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8411369" w14:textId="73513591" w:rsidR="006330A5" w:rsidRDefault="006330A5" w:rsidP="006330A5">
      <w:pPr>
        <w:jc w:val="both"/>
      </w:pPr>
      <w:r>
        <w:fldChar w:fldCharType="begin">
          <w:fldData xml:space="preserve">Q2hpbmEuJiN4RDtEZXBhcnRtZW50IG9mIEZvcmVuc2ljIHBhdGhvbG9neSwgV2VzdCBDaGluYSBT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BdWVyYmFjaDwvQXV0aG9yPjxZZWFyPjIwMDQ8L1llYXI+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dGhvZHM8L2tleXdvcmQ+PGtleXdvcmQ+SHVtYW5zPC9rZXl3b3JkPjxrZXl3b3JkPkxpa2VsaWhv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PlNleCBEZXRlcm1pbmF0aW9uIGJ5IFNrZWxldG9uLyptZXRob2RzPC9rZXl3b3JkPjxrZXl3b3Jk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L2FsdC10aXRsZT48L3RpdGxlcz48cGVyaW9kaWNhbD48ZnVsbC10aXRsZT5BSU1TIFB1YmxpYyBI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YW1hbiwgRy48L2F1dGhvcj48YXV0aG9yPkNhbiwgSS4gTy48L2F1dGhvcj48YXV0aG9yPkNla2Rl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bm9taWNzPC9mdWxsLXRpdGxlPjxhYmJyLTE+RXJnb25vbWljczwvYWJici0xPjwvcGVyaW9kaWNh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bmQuJiN4RDtEZXBhcnRtZW50IG9mIFJhZGlvbG9naWMgVGVjaG5vbG9neSwgRmFjdWx0eSBvZiBB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MjggNDMswqBDemVjaCBSZXB1YmxpYy4gRWxlY3Ryb25pYyBhZGRyZXNzOiB2ZWxlbWluc0BuYXR1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b2x1bWU+PG51bWJlcj4yPC9udW1iZXI+PGVkaXRpb24+MjAyMy8wNy8yNjwvZWRpdGlvbj48a2V5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Q2hpbmEuJiN4RDtEZXBhcnRtZW50IG9mIEZvcmVuc2ljIHBhdGhvbG9neSwgV2VzdCBDaGluYSBT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122]</w:t>
      </w:r>
      <w:r>
        <w:fldChar w:fldCharType="end"/>
      </w:r>
    </w:p>
    <w:p w14:paraId="52C281CA" w14:textId="77777777" w:rsidR="006330A5" w:rsidRPr="006330A5" w:rsidRDefault="006330A5" w:rsidP="006330A5">
      <w:pPr>
        <w:pStyle w:val="EndNoteBibliography"/>
        <w:ind w:left="720" w:hanging="720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330A5">
        <w:t>1.</w:t>
      </w:r>
      <w:r w:rsidRPr="006330A5">
        <w:tab/>
        <w:t xml:space="preserve">Auerbach, B.M. and C.B. Ruff, </w:t>
      </w:r>
      <w:r w:rsidRPr="006330A5">
        <w:rPr>
          <w:i/>
        </w:rPr>
        <w:t>Human body mass estimation: a comparison of "morphometric" and "mechanical" methods.</w:t>
      </w:r>
      <w:r w:rsidRPr="006330A5">
        <w:t xml:space="preserve"> Am J Phys Anthropol, 2004. </w:t>
      </w:r>
      <w:r w:rsidRPr="006330A5">
        <w:rPr>
          <w:b/>
        </w:rPr>
        <w:t>125</w:t>
      </w:r>
      <w:r w:rsidRPr="006330A5">
        <w:t>(4): p. 331-42.</w:t>
      </w:r>
    </w:p>
    <w:p w14:paraId="7CD50D0C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3.</w:t>
      </w:r>
      <w:r w:rsidRPr="006330A5">
        <w:tab/>
        <w:t xml:space="preserve">Barrier, P., et al., </w:t>
      </w:r>
      <w:r w:rsidRPr="006330A5">
        <w:rPr>
          <w:i/>
        </w:rPr>
        <w:t>Age at death estimation using multislice computed tomography reconstructions of the posterior pelvis.</w:t>
      </w:r>
      <w:r w:rsidRPr="006330A5">
        <w:t xml:space="preserve"> J Forensic Sci, 2009. </w:t>
      </w:r>
      <w:r w:rsidRPr="006330A5">
        <w:rPr>
          <w:b/>
        </w:rPr>
        <w:t>54</w:t>
      </w:r>
      <w:r w:rsidRPr="006330A5">
        <w:t>(4): p. 773-8.</w:t>
      </w:r>
    </w:p>
    <w:p w14:paraId="0C7EF65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4.</w:t>
      </w:r>
      <w:r w:rsidRPr="006330A5">
        <w:tab/>
        <w:t xml:space="preserve">Bartolini, V., et al., </w:t>
      </w:r>
      <w:r w:rsidRPr="006330A5">
        <w:rPr>
          <w:i/>
        </w:rPr>
        <w:t>The iliac crest in forensic age estimation: evaluation of three methods in pelvis X-rays.</w:t>
      </w:r>
      <w:r w:rsidRPr="006330A5">
        <w:t xml:space="preserve"> Int J Legal Med, 2018. </w:t>
      </w:r>
      <w:r w:rsidRPr="006330A5">
        <w:rPr>
          <w:b/>
        </w:rPr>
        <w:t>132</w:t>
      </w:r>
      <w:r w:rsidRPr="006330A5">
        <w:t>(1): p. 279-288.</w:t>
      </w:r>
    </w:p>
    <w:p w14:paraId="7703CD31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5.</w:t>
      </w:r>
      <w:r w:rsidRPr="006330A5">
        <w:tab/>
        <w:t xml:space="preserve">Belghith, M., et al., </w:t>
      </w:r>
      <w:r w:rsidRPr="006330A5">
        <w:rPr>
          <w:i/>
        </w:rPr>
        <w:t>Age estimation based on the acetabulum using global illumination rendering with computed tomography.</w:t>
      </w:r>
      <w:r w:rsidRPr="006330A5">
        <w:t xml:space="preserve"> Int J Legal Med, 2021. </w:t>
      </w:r>
      <w:r w:rsidRPr="006330A5">
        <w:rPr>
          <w:b/>
        </w:rPr>
        <w:t>135</w:t>
      </w:r>
      <w:r w:rsidRPr="006330A5">
        <w:t>(5): p. 1923-1934.</w:t>
      </w:r>
    </w:p>
    <w:p w14:paraId="26802B99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6.</w:t>
      </w:r>
      <w:r w:rsidRPr="006330A5">
        <w:tab/>
        <w:t xml:space="preserve">Biwasaka, H., et al., </w:t>
      </w:r>
      <w:r w:rsidRPr="006330A5">
        <w:rPr>
          <w:i/>
        </w:rPr>
        <w:t>A quantitative morphological analysis of three-dimensional CT coxal bone images of contemporary Japanese using homologous models for sex and age estimation.</w:t>
      </w:r>
      <w:r w:rsidRPr="006330A5">
        <w:t xml:space="preserve"> Leg Med (Tokyo), 2019. </w:t>
      </w:r>
      <w:r w:rsidRPr="006330A5">
        <w:rPr>
          <w:b/>
        </w:rPr>
        <w:t>36</w:t>
      </w:r>
      <w:r w:rsidRPr="006330A5">
        <w:t>: p. 1-8.</w:t>
      </w:r>
    </w:p>
    <w:p w14:paraId="29081B54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7.</w:t>
      </w:r>
      <w:r w:rsidRPr="006330A5">
        <w:tab/>
        <w:t xml:space="preserve">Blake, K.A.S. and K. Hartnett-McCann, </w:t>
      </w:r>
      <w:r w:rsidRPr="006330A5">
        <w:rPr>
          <w:i/>
        </w:rPr>
        <w:t>Metric Assessment of the Pubic Bone Using Known and Novel Data Points for Sex Estimation.</w:t>
      </w:r>
      <w:r w:rsidRPr="006330A5">
        <w:t xml:space="preserve"> J Forensic Sci, 2018. </w:t>
      </w:r>
      <w:r w:rsidRPr="006330A5">
        <w:rPr>
          <w:b/>
        </w:rPr>
        <w:t>63</w:t>
      </w:r>
      <w:r w:rsidRPr="006330A5">
        <w:t>(5): p. 1472-1478.</w:t>
      </w:r>
    </w:p>
    <w:p w14:paraId="379983A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8.</w:t>
      </w:r>
      <w:r w:rsidRPr="006330A5">
        <w:tab/>
        <w:t xml:space="preserve">Bonczarowska, J.H., et al., </w:t>
      </w:r>
      <w:r w:rsidRPr="006330A5">
        <w:rPr>
          <w:i/>
        </w:rPr>
        <w:t>The posterior portion of the ilium as a sex indicator: A validation study.</w:t>
      </w:r>
      <w:r w:rsidRPr="006330A5">
        <w:t xml:space="preserve"> Forensic Sci Int, 2019. </w:t>
      </w:r>
      <w:r w:rsidRPr="006330A5">
        <w:rPr>
          <w:b/>
        </w:rPr>
        <w:t>294</w:t>
      </w:r>
      <w:r w:rsidRPr="006330A5">
        <w:t>: p. 216.e1-216.e6.</w:t>
      </w:r>
    </w:p>
    <w:p w14:paraId="37F88C90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9.</w:t>
      </w:r>
      <w:r w:rsidRPr="006330A5">
        <w:tab/>
        <w:t xml:space="preserve">Bongiovanni, R., </w:t>
      </w:r>
      <w:r w:rsidRPr="006330A5">
        <w:rPr>
          <w:i/>
        </w:rPr>
        <w:t>Effects of Parturition on Pelvic Age Indicators.</w:t>
      </w:r>
      <w:r w:rsidRPr="006330A5">
        <w:t xml:space="preserve"> J Forensic Sci, 2016. </w:t>
      </w:r>
      <w:r w:rsidRPr="006330A5">
        <w:rPr>
          <w:b/>
        </w:rPr>
        <w:t>61</w:t>
      </w:r>
      <w:r w:rsidRPr="006330A5">
        <w:t>(4): p. 1034-40.</w:t>
      </w:r>
    </w:p>
    <w:p w14:paraId="305759CB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0.</w:t>
      </w:r>
      <w:r w:rsidRPr="006330A5">
        <w:tab/>
        <w:t xml:space="preserve">Botha, D., et al., </w:t>
      </w:r>
      <w:r w:rsidRPr="006330A5">
        <w:rPr>
          <w:i/>
        </w:rPr>
        <w:t>Age estimation from the acetabulum in South African black males.</w:t>
      </w:r>
      <w:r w:rsidRPr="006330A5">
        <w:t xml:space="preserve"> Int J Legal Med, 2016. </w:t>
      </w:r>
      <w:r w:rsidRPr="006330A5">
        <w:rPr>
          <w:b/>
        </w:rPr>
        <w:t>130</w:t>
      </w:r>
      <w:r w:rsidRPr="006330A5">
        <w:t>(3): p. 809-17.</w:t>
      </w:r>
    </w:p>
    <w:p w14:paraId="3F0FB668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1.</w:t>
      </w:r>
      <w:r w:rsidRPr="006330A5">
        <w:tab/>
        <w:t xml:space="preserve">Botha, D. and M. Steyn, </w:t>
      </w:r>
      <w:r w:rsidRPr="006330A5">
        <w:rPr>
          <w:i/>
        </w:rPr>
        <w:t>The use of decision tree analysis for improving age estimation standards from the acetabulum.</w:t>
      </w:r>
      <w:r w:rsidRPr="006330A5">
        <w:t xml:space="preserve"> Forensic Sci Int, 2022. </w:t>
      </w:r>
      <w:r w:rsidRPr="006330A5">
        <w:rPr>
          <w:b/>
        </w:rPr>
        <w:t>341</w:t>
      </w:r>
      <w:r w:rsidRPr="006330A5">
        <w:t>: p. 111514.</w:t>
      </w:r>
    </w:p>
    <w:p w14:paraId="3753574D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2.</w:t>
      </w:r>
      <w:r w:rsidRPr="006330A5">
        <w:tab/>
        <w:t xml:space="preserve">Braun, S., et al., </w:t>
      </w:r>
      <w:r w:rsidRPr="006330A5">
        <w:rPr>
          <w:i/>
        </w:rPr>
        <w:t>What we see is what we touch? Sex estimation on the pelvis in virtual anthropology.</w:t>
      </w:r>
      <w:r w:rsidRPr="006330A5">
        <w:t xml:space="preserve"> Int J Legal Med, 2023. </w:t>
      </w:r>
      <w:r w:rsidRPr="006330A5">
        <w:rPr>
          <w:b/>
        </w:rPr>
        <w:t>137</w:t>
      </w:r>
      <w:r w:rsidRPr="006330A5">
        <w:t>(6): p. 1839-1852.</w:t>
      </w:r>
    </w:p>
    <w:p w14:paraId="62A9AD18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3.</w:t>
      </w:r>
      <w:r w:rsidRPr="006330A5">
        <w:tab/>
        <w:t xml:space="preserve">Büken, B., et al., </w:t>
      </w:r>
      <w:r w:rsidRPr="006330A5">
        <w:rPr>
          <w:i/>
        </w:rPr>
        <w:t>Comparison of the three age estimation methods: which is more reliable for Turkish children?</w:t>
      </w:r>
      <w:r w:rsidRPr="006330A5">
        <w:t xml:space="preserve"> Forensic Sci Int, 2009. </w:t>
      </w:r>
      <w:r w:rsidRPr="006330A5">
        <w:rPr>
          <w:b/>
        </w:rPr>
        <w:t>183</w:t>
      </w:r>
      <w:r w:rsidRPr="006330A5">
        <w:t>(1-3): p. 103.e1-7.</w:t>
      </w:r>
    </w:p>
    <w:p w14:paraId="3454CC72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4.</w:t>
      </w:r>
      <w:r w:rsidRPr="006330A5">
        <w:tab/>
        <w:t xml:space="preserve">Calce, S.E. and T.L. Rogers, </w:t>
      </w:r>
      <w:r w:rsidRPr="006330A5">
        <w:rPr>
          <w:i/>
        </w:rPr>
        <w:t>Evaluation of age estimation technique: testing traits of the acetabulum to estimate age at death in adult males.</w:t>
      </w:r>
      <w:r w:rsidRPr="006330A5">
        <w:t xml:space="preserve"> J Forensic Sci, 2011. </w:t>
      </w:r>
      <w:r w:rsidRPr="006330A5">
        <w:rPr>
          <w:b/>
        </w:rPr>
        <w:t>56</w:t>
      </w:r>
      <w:r w:rsidRPr="006330A5">
        <w:t>(2): p. 302-11.</w:t>
      </w:r>
    </w:p>
    <w:p w14:paraId="6C20F29D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5.</w:t>
      </w:r>
      <w:r w:rsidRPr="006330A5">
        <w:tab/>
        <w:t xml:space="preserve">Cao, Y., et al., </w:t>
      </w:r>
      <w:r w:rsidRPr="006330A5">
        <w:rPr>
          <w:i/>
        </w:rPr>
        <w:t>A potential method for sex estimation of human skeletons using deep learning and three-dimensional surface scanning.</w:t>
      </w:r>
      <w:r w:rsidRPr="006330A5">
        <w:t xml:space="preserve"> Int J Legal Med, 2021. </w:t>
      </w:r>
      <w:r w:rsidRPr="006330A5">
        <w:rPr>
          <w:b/>
        </w:rPr>
        <w:t>135</w:t>
      </w:r>
      <w:r w:rsidRPr="006330A5">
        <w:t>(6): p. 2409-2421.</w:t>
      </w:r>
    </w:p>
    <w:p w14:paraId="7399570A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6.</w:t>
      </w:r>
      <w:r w:rsidRPr="006330A5">
        <w:tab/>
        <w:t xml:space="preserve">Cao, Y., et al., </w:t>
      </w:r>
      <w:r w:rsidRPr="006330A5">
        <w:rPr>
          <w:i/>
        </w:rPr>
        <w:t>Use of deep learning in forensic sex estimation of virtual pelvic models from the Han population.</w:t>
      </w:r>
      <w:r w:rsidRPr="006330A5">
        <w:t xml:space="preserve"> Forensic Sci Res, 2022. </w:t>
      </w:r>
      <w:r w:rsidRPr="006330A5">
        <w:rPr>
          <w:b/>
        </w:rPr>
        <w:t>7</w:t>
      </w:r>
      <w:r w:rsidRPr="006330A5">
        <w:t>(3): p. 540-549.</w:t>
      </w:r>
    </w:p>
    <w:p w14:paraId="7619AA70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7.</w:t>
      </w:r>
      <w:r w:rsidRPr="006330A5">
        <w:tab/>
        <w:t xml:space="preserve">Cappella, A., et al., </w:t>
      </w:r>
      <w:r w:rsidRPr="006330A5">
        <w:rPr>
          <w:i/>
        </w:rPr>
        <w:t>The Issue of Age Estimation in a Modern Skeletal Population: Are Even the More Modern Current Aging Methods Satisfactory for the Elderly?</w:t>
      </w:r>
      <w:r w:rsidRPr="006330A5">
        <w:t xml:space="preserve"> J Forensic Sci, 2017. </w:t>
      </w:r>
      <w:r w:rsidRPr="006330A5">
        <w:rPr>
          <w:b/>
        </w:rPr>
        <w:t>62</w:t>
      </w:r>
      <w:r w:rsidRPr="006330A5">
        <w:t>(1): p. 12-17.</w:t>
      </w:r>
    </w:p>
    <w:p w14:paraId="16B757D6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lastRenderedPageBreak/>
        <w:t>18.</w:t>
      </w:r>
      <w:r w:rsidRPr="006330A5">
        <w:tab/>
        <w:t xml:space="preserve">Cardoso, H.F.V., L. Spake, and L.T. Humphrey, </w:t>
      </w:r>
      <w:r w:rsidRPr="006330A5">
        <w:rPr>
          <w:i/>
        </w:rPr>
        <w:t>Age estimation of immature human skeletal remains from the dimensions of the girdle bones in the postnatal period.</w:t>
      </w:r>
      <w:r w:rsidRPr="006330A5">
        <w:t xml:space="preserve"> Am J Phys Anthropol, 2017. </w:t>
      </w:r>
      <w:r w:rsidRPr="006330A5">
        <w:rPr>
          <w:b/>
        </w:rPr>
        <w:t>163</w:t>
      </w:r>
      <w:r w:rsidRPr="006330A5">
        <w:t>(4): p. 772-783.</w:t>
      </w:r>
    </w:p>
    <w:p w14:paraId="0B94BD9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9.</w:t>
      </w:r>
      <w:r w:rsidRPr="006330A5">
        <w:tab/>
        <w:t xml:space="preserve">Castillo, R.F., D.H. Ubelaker, and M. Djorojevic, </w:t>
      </w:r>
      <w:r w:rsidRPr="006330A5">
        <w:rPr>
          <w:i/>
        </w:rPr>
        <w:t>Age estimation through histological study of trabecular volume and cortical bone width of the iliac crest.</w:t>
      </w:r>
      <w:r w:rsidRPr="006330A5">
        <w:t xml:space="preserve"> Sci Justice, 2012. </w:t>
      </w:r>
      <w:r w:rsidRPr="006330A5">
        <w:rPr>
          <w:b/>
        </w:rPr>
        <w:t>52</w:t>
      </w:r>
      <w:r w:rsidRPr="006330A5">
        <w:t>(3): p. 177-80.</w:t>
      </w:r>
    </w:p>
    <w:p w14:paraId="6E89E817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20.</w:t>
      </w:r>
      <w:r w:rsidRPr="006330A5">
        <w:tab/>
        <w:t xml:space="preserve">Castillo Tafur, J.C., et al., </w:t>
      </w:r>
      <w:r w:rsidRPr="006330A5">
        <w:rPr>
          <w:i/>
        </w:rPr>
        <w:t>The Optimized Oxford Hip Skeletal Maturity System Proves Resilient to Rotational Variation.</w:t>
      </w:r>
      <w:r w:rsidRPr="006330A5">
        <w:t xml:space="preserve"> J Pediatr Orthop, 2022. </w:t>
      </w:r>
      <w:r w:rsidRPr="006330A5">
        <w:rPr>
          <w:b/>
        </w:rPr>
        <w:t>42</w:t>
      </w:r>
      <w:r w:rsidRPr="006330A5">
        <w:t>(4): p. 186-189.</w:t>
      </w:r>
    </w:p>
    <w:p w14:paraId="0EB18A16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21.</w:t>
      </w:r>
      <w:r w:rsidRPr="006330A5">
        <w:tab/>
        <w:t xml:space="preserve">Chapman, T., et al., </w:t>
      </w:r>
      <w:r w:rsidRPr="006330A5">
        <w:rPr>
          <w:i/>
        </w:rPr>
        <w:t>Sex determination using the Probabilistic Sex Diagnosis (DSP: Diagnose Sexuelle Probabiliste) tool in a virtual environment.</w:t>
      </w:r>
      <w:r w:rsidRPr="006330A5">
        <w:t xml:space="preserve"> Forensic Sci Int, 2014. </w:t>
      </w:r>
      <w:r w:rsidRPr="006330A5">
        <w:rPr>
          <w:b/>
        </w:rPr>
        <w:t>234</w:t>
      </w:r>
      <w:r w:rsidRPr="006330A5">
        <w:t>: p. 189.e1-8.</w:t>
      </w:r>
    </w:p>
    <w:p w14:paraId="5DA2A9C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22.</w:t>
      </w:r>
      <w:r w:rsidRPr="006330A5">
        <w:tab/>
        <w:t xml:space="preserve">Colman, K.L., et al., </w:t>
      </w:r>
      <w:r w:rsidRPr="006330A5">
        <w:rPr>
          <w:i/>
        </w:rPr>
        <w:t>The accuracy of 3D virtual bone models of the pelvis for morphological sex estimation.</w:t>
      </w:r>
      <w:r w:rsidRPr="006330A5">
        <w:t xml:space="preserve"> Int J Legal Med, 2019. </w:t>
      </w:r>
      <w:r w:rsidRPr="006330A5">
        <w:rPr>
          <w:b/>
        </w:rPr>
        <w:t>133</w:t>
      </w:r>
      <w:r w:rsidRPr="006330A5">
        <w:t>(6): p. 1853-1860.</w:t>
      </w:r>
    </w:p>
    <w:p w14:paraId="0100D9D2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23.</w:t>
      </w:r>
      <w:r w:rsidRPr="006330A5">
        <w:tab/>
        <w:t xml:space="preserve">Corron, L., et al., </w:t>
      </w:r>
      <w:r w:rsidRPr="006330A5">
        <w:rPr>
          <w:i/>
        </w:rPr>
        <w:t>Sub-adult aging method selection (SAMS): A decisional tool for selecting and evaluating sub-adult age estimation methods based on standardized methodological parameters.</w:t>
      </w:r>
      <w:r w:rsidRPr="006330A5">
        <w:t xml:space="preserve"> Forensic Sci Int, 2019. </w:t>
      </w:r>
      <w:r w:rsidRPr="006330A5">
        <w:rPr>
          <w:b/>
        </w:rPr>
        <w:t>304</w:t>
      </w:r>
      <w:r w:rsidRPr="006330A5">
        <w:t>: p. 109897.</w:t>
      </w:r>
    </w:p>
    <w:p w14:paraId="075D37AF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24.</w:t>
      </w:r>
      <w:r w:rsidRPr="006330A5">
        <w:tab/>
        <w:t xml:space="preserve">Corron, L., et al., </w:t>
      </w:r>
      <w:r w:rsidRPr="006330A5">
        <w:rPr>
          <w:i/>
        </w:rPr>
        <w:t>A critical review of sub-adult age estimation in biological anthropology: Do methods comply with published recommendations?</w:t>
      </w:r>
      <w:r w:rsidRPr="006330A5">
        <w:t xml:space="preserve"> Forensic Sci Int, 2018. </w:t>
      </w:r>
      <w:r w:rsidRPr="006330A5">
        <w:rPr>
          <w:b/>
        </w:rPr>
        <w:t>288</w:t>
      </w:r>
      <w:r w:rsidRPr="006330A5">
        <w:t>: p. 328.e1-328.e9.</w:t>
      </w:r>
    </w:p>
    <w:p w14:paraId="60ADBD98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25.</w:t>
      </w:r>
      <w:r w:rsidRPr="006330A5">
        <w:tab/>
        <w:t xml:space="preserve">Corron, L.K., et al., </w:t>
      </w:r>
      <w:r w:rsidRPr="006330A5">
        <w:rPr>
          <w:i/>
        </w:rPr>
        <w:t>How low can we go? A skeletal maturity threshold for probabilistic visual sex estimation from immature human os coxae.</w:t>
      </w:r>
      <w:r w:rsidRPr="006330A5">
        <w:t xml:space="preserve"> Forensic Sci Int, 2021. </w:t>
      </w:r>
      <w:r w:rsidRPr="006330A5">
        <w:rPr>
          <w:b/>
        </w:rPr>
        <w:t>325</w:t>
      </w:r>
      <w:r w:rsidRPr="006330A5">
        <w:t>: p. 110854.</w:t>
      </w:r>
    </w:p>
    <w:p w14:paraId="0ABC183D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26.</w:t>
      </w:r>
      <w:r w:rsidRPr="006330A5">
        <w:tab/>
        <w:t xml:space="preserve">Decker, S.J., et al., </w:t>
      </w:r>
      <w:r w:rsidRPr="006330A5">
        <w:rPr>
          <w:i/>
        </w:rPr>
        <w:t>Virtual determination of sex: metric and nonmetric traits of the adult pelvis from 3D computed tomography models.</w:t>
      </w:r>
      <w:r w:rsidRPr="006330A5">
        <w:t xml:space="preserve"> J Forensic Sci, 2011. </w:t>
      </w:r>
      <w:r w:rsidRPr="006330A5">
        <w:rPr>
          <w:b/>
        </w:rPr>
        <w:t>56</w:t>
      </w:r>
      <w:r w:rsidRPr="006330A5">
        <w:t>(5): p. 1107-14.</w:t>
      </w:r>
    </w:p>
    <w:p w14:paraId="773836A1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27.</w:t>
      </w:r>
      <w:r w:rsidRPr="006330A5">
        <w:tab/>
        <w:t xml:space="preserve">Dedouit, F., et al., </w:t>
      </w:r>
      <w:r w:rsidRPr="006330A5">
        <w:rPr>
          <w:i/>
        </w:rPr>
        <w:t>Virtual anthropology: useful radiological tools for age assessment in clinical forensic medicine and thanatology.</w:t>
      </w:r>
      <w:r w:rsidRPr="006330A5">
        <w:t xml:space="preserve"> Radiol Med, 2015. </w:t>
      </w:r>
      <w:r w:rsidRPr="006330A5">
        <w:rPr>
          <w:b/>
        </w:rPr>
        <w:t>120</w:t>
      </w:r>
      <w:r w:rsidRPr="006330A5">
        <w:t>(9): p. 874-86.</w:t>
      </w:r>
    </w:p>
    <w:p w14:paraId="1D317750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28.</w:t>
      </w:r>
      <w:r w:rsidRPr="006330A5">
        <w:tab/>
        <w:t xml:space="preserve">d'Oliveira Coelho, J. and F. Curate, </w:t>
      </w:r>
      <w:r w:rsidRPr="006330A5">
        <w:rPr>
          <w:i/>
        </w:rPr>
        <w:t>CADOES: An interactive machine-learning approach for sex estimation with the pelvis.</w:t>
      </w:r>
      <w:r w:rsidRPr="006330A5">
        <w:t xml:space="preserve"> Forensic Sci Int, 2019. </w:t>
      </w:r>
      <w:r w:rsidRPr="006330A5">
        <w:rPr>
          <w:b/>
        </w:rPr>
        <w:t>302</w:t>
      </w:r>
      <w:r w:rsidRPr="006330A5">
        <w:t>: p. 109873.</w:t>
      </w:r>
    </w:p>
    <w:p w14:paraId="5B296DEB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29.</w:t>
      </w:r>
      <w:r w:rsidRPr="006330A5">
        <w:tab/>
        <w:t xml:space="preserve">Dong, X.A., et al., </w:t>
      </w:r>
      <w:r w:rsidRPr="006330A5">
        <w:rPr>
          <w:i/>
        </w:rPr>
        <w:t>[Skeletal age estimation by pelvic X-ray of Han teenagers in Sichuan].</w:t>
      </w:r>
      <w:r w:rsidRPr="006330A5">
        <w:t xml:space="preserve"> Fa Yi Xue Za Zhi, 2013. </w:t>
      </w:r>
      <w:r w:rsidRPr="006330A5">
        <w:rPr>
          <w:b/>
        </w:rPr>
        <w:t>29</w:t>
      </w:r>
      <w:r w:rsidRPr="006330A5">
        <w:t>(1): p. 12-6.</w:t>
      </w:r>
    </w:p>
    <w:p w14:paraId="7A7121D7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30.</w:t>
      </w:r>
      <w:r w:rsidRPr="006330A5">
        <w:tab/>
        <w:t xml:space="preserve">Ekizoglu, O., et al., </w:t>
      </w:r>
      <w:r w:rsidRPr="006330A5">
        <w:rPr>
          <w:i/>
        </w:rPr>
        <w:t>Computed tomography evaluation of the iliac crest apophysis: age estimation in living individuals.</w:t>
      </w:r>
      <w:r w:rsidRPr="006330A5">
        <w:t xml:space="preserve"> Int J Legal Med, 2016. </w:t>
      </w:r>
      <w:r w:rsidRPr="006330A5">
        <w:rPr>
          <w:b/>
        </w:rPr>
        <w:t>130</w:t>
      </w:r>
      <w:r w:rsidRPr="006330A5">
        <w:t>(4): p. 1101-1107.</w:t>
      </w:r>
    </w:p>
    <w:p w14:paraId="75C9E31B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31.</w:t>
      </w:r>
      <w:r w:rsidRPr="006330A5">
        <w:tab/>
        <w:t xml:space="preserve">Estévez Campo, E.J., et al., </w:t>
      </w:r>
      <w:r w:rsidRPr="006330A5">
        <w:rPr>
          <w:i/>
        </w:rPr>
        <w:t>Specific-age group sex estimation of infants through geometric morphometrics analysis of pubis and ischium.</w:t>
      </w:r>
      <w:r w:rsidRPr="006330A5">
        <w:t xml:space="preserve"> Forensic Sci Int, 2018. </w:t>
      </w:r>
      <w:r w:rsidRPr="006330A5">
        <w:rPr>
          <w:b/>
        </w:rPr>
        <w:t>286</w:t>
      </w:r>
      <w:r w:rsidRPr="006330A5">
        <w:t>: p. 185-192.</w:t>
      </w:r>
    </w:p>
    <w:p w14:paraId="513CF281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32.</w:t>
      </w:r>
      <w:r w:rsidRPr="006330A5">
        <w:tab/>
        <w:t xml:space="preserve">Fan, F., et al., </w:t>
      </w:r>
      <w:r w:rsidRPr="006330A5">
        <w:rPr>
          <w:i/>
        </w:rPr>
        <w:t>An evaluation of statistical models for age estimation and the assessment of the 18-year threshold using conventional pelvic radiographs.</w:t>
      </w:r>
      <w:r w:rsidRPr="006330A5">
        <w:t xml:space="preserve"> Forensic Sci Int, 2020. </w:t>
      </w:r>
      <w:r w:rsidRPr="006330A5">
        <w:rPr>
          <w:b/>
        </w:rPr>
        <w:t>314</w:t>
      </w:r>
      <w:r w:rsidRPr="006330A5">
        <w:t>: p. 110350.</w:t>
      </w:r>
    </w:p>
    <w:p w14:paraId="799630EC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lastRenderedPageBreak/>
        <w:t>33.</w:t>
      </w:r>
      <w:r w:rsidRPr="006330A5">
        <w:tab/>
        <w:t xml:space="preserve">Ferrant, O., et al., </w:t>
      </w:r>
      <w:r w:rsidRPr="006330A5">
        <w:rPr>
          <w:i/>
        </w:rPr>
        <w:t>Age at death estimation of adult males using coxal bone and CT scan: a preliminary study.</w:t>
      </w:r>
      <w:r w:rsidRPr="006330A5">
        <w:t xml:space="preserve"> Forensic Sci Int, 2009. </w:t>
      </w:r>
      <w:r w:rsidRPr="006330A5">
        <w:rPr>
          <w:b/>
        </w:rPr>
        <w:t>186</w:t>
      </w:r>
      <w:r w:rsidRPr="006330A5">
        <w:t>(1-3): p. 14-21.</w:t>
      </w:r>
    </w:p>
    <w:p w14:paraId="6B820E9A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34.</w:t>
      </w:r>
      <w:r w:rsidRPr="006330A5">
        <w:tab/>
        <w:t xml:space="preserve">Ferrell, M.J., J.J. Schultz, and D.M. Adams, </w:t>
      </w:r>
      <w:r w:rsidRPr="006330A5">
        <w:rPr>
          <w:i/>
        </w:rPr>
        <w:t>Sex estimation research trends in forensic anthropology between 2000 and 2022 in five prominent journals.</w:t>
      </w:r>
      <w:r w:rsidRPr="006330A5">
        <w:t xml:space="preserve"> J Forensic Sci, 2024. </w:t>
      </w:r>
      <w:r w:rsidRPr="006330A5">
        <w:rPr>
          <w:b/>
        </w:rPr>
        <w:t>69</w:t>
      </w:r>
      <w:r w:rsidRPr="006330A5">
        <w:t>(4): p. 1138-1154.</w:t>
      </w:r>
    </w:p>
    <w:p w14:paraId="2FC71A81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35.</w:t>
      </w:r>
      <w:r w:rsidRPr="006330A5">
        <w:tab/>
        <w:t xml:space="preserve">Franklin, D., et al., </w:t>
      </w:r>
      <w:r w:rsidRPr="006330A5">
        <w:rPr>
          <w:i/>
        </w:rPr>
        <w:t>Morphometric analysis of pelvic sexual dimorphism in a contemporary Western Australian population.</w:t>
      </w:r>
      <w:r w:rsidRPr="006330A5">
        <w:t xml:space="preserve"> Int J Legal Med, 2014. </w:t>
      </w:r>
      <w:r w:rsidRPr="006330A5">
        <w:rPr>
          <w:b/>
        </w:rPr>
        <w:t>128</w:t>
      </w:r>
      <w:r w:rsidRPr="006330A5">
        <w:t>(5): p. 861-72.</w:t>
      </w:r>
    </w:p>
    <w:p w14:paraId="421D720A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36.</w:t>
      </w:r>
      <w:r w:rsidRPr="006330A5">
        <w:tab/>
        <w:t xml:space="preserve">Galante, N., et al., </w:t>
      </w:r>
      <w:r w:rsidRPr="006330A5">
        <w:rPr>
          <w:i/>
        </w:rPr>
        <w:t>Applications of artificial intelligence in forensic sciences: C</w:t>
      </w:r>
      <w:r w:rsidRPr="006330A5">
        <w:rPr>
          <w:rFonts w:ascii="Tahoma" w:hAnsi="Tahoma" w:cs="Tahoma"/>
          <w:i/>
        </w:rPr>
        <w:t>﻿</w:t>
      </w:r>
      <w:r w:rsidRPr="006330A5">
        <w:rPr>
          <w:i/>
        </w:rPr>
        <w:t>urrent potential benefits, limitations and perspectives.</w:t>
      </w:r>
      <w:r w:rsidRPr="006330A5">
        <w:t xml:space="preserve"> Int J Legal Med, 2023. </w:t>
      </w:r>
      <w:r w:rsidRPr="006330A5">
        <w:rPr>
          <w:b/>
        </w:rPr>
        <w:t>137</w:t>
      </w:r>
      <w:r w:rsidRPr="006330A5">
        <w:t>(2): p. 445-458.</w:t>
      </w:r>
    </w:p>
    <w:p w14:paraId="5947F21D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37.</w:t>
      </w:r>
      <w:r w:rsidRPr="006330A5">
        <w:tab/>
        <w:t xml:space="preserve">Garvin, H.M., et al., </w:t>
      </w:r>
      <w:r w:rsidRPr="006330A5">
        <w:rPr>
          <w:i/>
        </w:rPr>
        <w:t>Sex estimation of the subadult ilium prior to acetabular fusion.</w:t>
      </w:r>
      <w:r w:rsidRPr="006330A5">
        <w:t xml:space="preserve"> J Forensic Sci, 2021. </w:t>
      </w:r>
      <w:r w:rsidRPr="006330A5">
        <w:rPr>
          <w:b/>
        </w:rPr>
        <w:t>66</w:t>
      </w:r>
      <w:r w:rsidRPr="006330A5">
        <w:t>(6): p. 2113-2125.</w:t>
      </w:r>
    </w:p>
    <w:p w14:paraId="471210D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38.</w:t>
      </w:r>
      <w:r w:rsidRPr="006330A5">
        <w:tab/>
        <w:t xml:space="preserve">Giroux, C.L. and D.J. Wescott, </w:t>
      </w:r>
      <w:r w:rsidRPr="006330A5">
        <w:rPr>
          <w:i/>
        </w:rPr>
        <w:t>Stature estimation based on dimensions of the bony pelvis and proximal femur.</w:t>
      </w:r>
      <w:r w:rsidRPr="006330A5">
        <w:t xml:space="preserve"> J Forensic Sci, 2008. </w:t>
      </w:r>
      <w:r w:rsidRPr="006330A5">
        <w:rPr>
          <w:b/>
        </w:rPr>
        <w:t>53</w:t>
      </w:r>
      <w:r w:rsidRPr="006330A5">
        <w:t>(1): p. 65-8.</w:t>
      </w:r>
    </w:p>
    <w:p w14:paraId="27CC883C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39.</w:t>
      </w:r>
      <w:r w:rsidRPr="006330A5">
        <w:tab/>
        <w:t xml:space="preserve">Godde, K., </w:t>
      </w:r>
      <w:r w:rsidRPr="006330A5">
        <w:rPr>
          <w:i/>
        </w:rPr>
        <w:t>The Use of Informative Priors in Bayesian Modeling Age-at-death; a Quick Look at Chronological and Biological Age Changes in the Sacroiliac Joint in American Males.</w:t>
      </w:r>
      <w:r w:rsidRPr="006330A5">
        <w:t xml:space="preserve"> AIMS Public Health, 2017. </w:t>
      </w:r>
      <w:r w:rsidRPr="006330A5">
        <w:rPr>
          <w:b/>
        </w:rPr>
        <w:t>4</w:t>
      </w:r>
      <w:r w:rsidRPr="006330A5">
        <w:t>(3): p. 278-288.</w:t>
      </w:r>
    </w:p>
    <w:p w14:paraId="1EEC620F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40.</w:t>
      </w:r>
      <w:r w:rsidRPr="006330A5">
        <w:tab/>
        <w:t xml:space="preserve">Goliath, J.R., M.C. Stewart, and S.D. Stout, </w:t>
      </w:r>
      <w:r w:rsidRPr="006330A5">
        <w:rPr>
          <w:i/>
        </w:rPr>
        <w:t>Variation in osteon histomorphometrics and their impact on age-at-death estimation in older individuals.</w:t>
      </w:r>
      <w:r w:rsidRPr="006330A5">
        <w:t xml:space="preserve"> Forensic Sci Int, 2016. </w:t>
      </w:r>
      <w:r w:rsidRPr="006330A5">
        <w:rPr>
          <w:b/>
        </w:rPr>
        <w:t>262</w:t>
      </w:r>
      <w:r w:rsidRPr="006330A5">
        <w:t>: p. 282.e1-6.</w:t>
      </w:r>
    </w:p>
    <w:p w14:paraId="1323BEC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41.</w:t>
      </w:r>
      <w:r w:rsidRPr="006330A5">
        <w:tab/>
        <w:t xml:space="preserve">Gonzalez, P.N., V. Bernal, and S.I. Perez, </w:t>
      </w:r>
      <w:r w:rsidRPr="006330A5">
        <w:rPr>
          <w:i/>
        </w:rPr>
        <w:t>Geometric morphometric approach to sex estimation of human pelvis.</w:t>
      </w:r>
      <w:r w:rsidRPr="006330A5">
        <w:t xml:space="preserve"> Forensic Sci Int, 2009. </w:t>
      </w:r>
      <w:r w:rsidRPr="006330A5">
        <w:rPr>
          <w:b/>
        </w:rPr>
        <w:t>189</w:t>
      </w:r>
      <w:r w:rsidRPr="006330A5">
        <w:t>(1-3): p. 68-74.</w:t>
      </w:r>
    </w:p>
    <w:p w14:paraId="58D6CC51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42.</w:t>
      </w:r>
      <w:r w:rsidRPr="006330A5">
        <w:tab/>
        <w:t xml:space="preserve">Grabherr, S., et al., </w:t>
      </w:r>
      <w:r w:rsidRPr="006330A5">
        <w:rPr>
          <w:i/>
        </w:rPr>
        <w:t>Estimation of sex and age of "virtual skeletons"--a feasibility study.</w:t>
      </w:r>
      <w:r w:rsidRPr="006330A5">
        <w:t xml:space="preserve"> Eur Radiol, 2009. </w:t>
      </w:r>
      <w:r w:rsidRPr="006330A5">
        <w:rPr>
          <w:b/>
        </w:rPr>
        <w:t>19</w:t>
      </w:r>
      <w:r w:rsidRPr="006330A5">
        <w:t>(2): p. 419-29.</w:t>
      </w:r>
    </w:p>
    <w:p w14:paraId="74616E72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43.</w:t>
      </w:r>
      <w:r w:rsidRPr="006330A5">
        <w:tab/>
        <w:t xml:space="preserve">Gümüş, B., E. Karavaş, and O. Taydaş, </w:t>
      </w:r>
      <w:r w:rsidRPr="006330A5">
        <w:rPr>
          <w:i/>
        </w:rPr>
        <w:t>Can forensic radiological skeletal age estimation be performed by examining ischiopubic-ilioischial-iliopubic synchondrosis in computed tomography images?</w:t>
      </w:r>
      <w:r w:rsidRPr="006330A5">
        <w:t xml:space="preserve"> PLoS One, 2022. </w:t>
      </w:r>
      <w:r w:rsidRPr="006330A5">
        <w:rPr>
          <w:b/>
        </w:rPr>
        <w:t>17</w:t>
      </w:r>
      <w:r w:rsidRPr="006330A5">
        <w:t>(4): p. e0266682.</w:t>
      </w:r>
    </w:p>
    <w:p w14:paraId="4DD6F348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44.</w:t>
      </w:r>
      <w:r w:rsidRPr="006330A5">
        <w:tab/>
        <w:t xml:space="preserve">Hammond, A.S., D.F. Royer, and J.G. Fleagle, </w:t>
      </w:r>
      <w:r w:rsidRPr="006330A5">
        <w:rPr>
          <w:i/>
        </w:rPr>
        <w:t>The Omo-Kibish I pelvis.</w:t>
      </w:r>
      <w:r w:rsidRPr="006330A5">
        <w:t xml:space="preserve"> J Hum Evol, 2017. </w:t>
      </w:r>
      <w:r w:rsidRPr="006330A5">
        <w:rPr>
          <w:b/>
        </w:rPr>
        <w:t>108</w:t>
      </w:r>
      <w:r w:rsidRPr="006330A5">
        <w:t>: p. 199-219.</w:t>
      </w:r>
    </w:p>
    <w:p w14:paraId="706457E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45.</w:t>
      </w:r>
      <w:r w:rsidRPr="006330A5">
        <w:tab/>
        <w:t xml:space="preserve">Hayashizaki, Y., et al., </w:t>
      </w:r>
      <w:r w:rsidRPr="006330A5">
        <w:rPr>
          <w:i/>
        </w:rPr>
        <w:t>Sex determination of the pelvis using Fourier analysis of postmortem CT images.</w:t>
      </w:r>
      <w:r w:rsidRPr="006330A5">
        <w:t xml:space="preserve"> Forensic Sci Int, 2015. </w:t>
      </w:r>
      <w:r w:rsidRPr="006330A5">
        <w:rPr>
          <w:b/>
        </w:rPr>
        <w:t>246</w:t>
      </w:r>
      <w:r w:rsidRPr="006330A5">
        <w:t>: p. 122.e1-9.</w:t>
      </w:r>
    </w:p>
    <w:p w14:paraId="396640EF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46.</w:t>
      </w:r>
      <w:r w:rsidRPr="006330A5">
        <w:tab/>
        <w:t xml:space="preserve">Hens, S.M., E. Rastelli, and G. Belcastro, </w:t>
      </w:r>
      <w:r w:rsidRPr="006330A5">
        <w:rPr>
          <w:i/>
        </w:rPr>
        <w:t>Age estimation from the human os coxa: a test on a documented Italian collection*.</w:t>
      </w:r>
      <w:r w:rsidRPr="006330A5">
        <w:t xml:space="preserve"> J Forensic Sci, 2008. </w:t>
      </w:r>
      <w:r w:rsidRPr="006330A5">
        <w:rPr>
          <w:b/>
        </w:rPr>
        <w:t>53</w:t>
      </w:r>
      <w:r w:rsidRPr="006330A5">
        <w:t>(5): p. 1040-3.</w:t>
      </w:r>
    </w:p>
    <w:p w14:paraId="02171EC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47.</w:t>
      </w:r>
      <w:r w:rsidRPr="006330A5">
        <w:tab/>
        <w:t xml:space="preserve">Imai, N., et al., </w:t>
      </w:r>
      <w:r w:rsidRPr="006330A5">
        <w:rPr>
          <w:i/>
        </w:rPr>
        <w:t>Formulas for estimating living stature based on bony pelvic measurements reconstructed from computed tomography images.</w:t>
      </w:r>
      <w:r w:rsidRPr="006330A5">
        <w:t xml:space="preserve"> Homo, 2021. </w:t>
      </w:r>
      <w:r w:rsidRPr="006330A5">
        <w:rPr>
          <w:b/>
        </w:rPr>
        <w:t>72</w:t>
      </w:r>
      <w:r w:rsidRPr="006330A5">
        <w:t>(1): p. 33-40.</w:t>
      </w:r>
    </w:p>
    <w:p w14:paraId="4472A50B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48.</w:t>
      </w:r>
      <w:r w:rsidRPr="006330A5">
        <w:tab/>
        <w:t xml:space="preserve">Imai, N., et al., </w:t>
      </w:r>
      <w:r w:rsidRPr="006330A5">
        <w:rPr>
          <w:i/>
        </w:rPr>
        <w:t>Evaluation of anatomical pelvic parameters between normal, healthy men and women using three-dimensional computed tomography: a cross-sectional study of sex-specific and age-specific differences.</w:t>
      </w:r>
      <w:r w:rsidRPr="006330A5">
        <w:t xml:space="preserve"> J Orthop Surg Res, 2019. </w:t>
      </w:r>
      <w:r w:rsidRPr="006330A5">
        <w:rPr>
          <w:b/>
        </w:rPr>
        <w:t>14</w:t>
      </w:r>
      <w:r w:rsidRPr="006330A5">
        <w:t>(1): p. 126.</w:t>
      </w:r>
    </w:p>
    <w:p w14:paraId="72368E0D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lastRenderedPageBreak/>
        <w:t>49.</w:t>
      </w:r>
      <w:r w:rsidRPr="006330A5">
        <w:tab/>
        <w:t xml:space="preserve">Işcan, M.Y., </w:t>
      </w:r>
      <w:r w:rsidRPr="006330A5">
        <w:rPr>
          <w:i/>
        </w:rPr>
        <w:t>Global forensic anthropology in the 21st century.</w:t>
      </w:r>
      <w:r w:rsidRPr="006330A5">
        <w:t xml:space="preserve"> Forensic Sci Int, 2001. </w:t>
      </w:r>
      <w:r w:rsidRPr="006330A5">
        <w:rPr>
          <w:b/>
        </w:rPr>
        <w:t>117</w:t>
      </w:r>
      <w:r w:rsidRPr="006330A5">
        <w:t>(1-2): p. 1-6.</w:t>
      </w:r>
    </w:p>
    <w:p w14:paraId="0CD6E231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50.</w:t>
      </w:r>
      <w:r w:rsidRPr="006330A5">
        <w:tab/>
        <w:t xml:space="preserve">Jadzic, J., et al., </w:t>
      </w:r>
      <w:r w:rsidRPr="006330A5">
        <w:rPr>
          <w:i/>
        </w:rPr>
        <w:t>Age-at-death estimation based on micro-CT assessment of pubic symphysis: Potentially new methodological approach.</w:t>
      </w:r>
      <w:r w:rsidRPr="006330A5">
        <w:t xml:space="preserve"> Forensic Sci Int, 2023. </w:t>
      </w:r>
      <w:r w:rsidRPr="006330A5">
        <w:rPr>
          <w:b/>
        </w:rPr>
        <w:t>352</w:t>
      </w:r>
      <w:r w:rsidRPr="006330A5">
        <w:t>: p. 111851.</w:t>
      </w:r>
    </w:p>
    <w:p w14:paraId="440C506A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51.</w:t>
      </w:r>
      <w:r w:rsidRPr="006330A5">
        <w:tab/>
        <w:t xml:space="preserve">Jager, V.R. and C. Eliopoulos, </w:t>
      </w:r>
      <w:r w:rsidRPr="006330A5">
        <w:rPr>
          <w:i/>
        </w:rPr>
        <w:t>Sex assessment from the pelvis: a test of the Phenice (1969) and Klales et al. (2012) methods.</w:t>
      </w:r>
      <w:r w:rsidRPr="006330A5">
        <w:t xml:space="preserve"> Forensic Sci Med Pathol, 2024. </w:t>
      </w:r>
      <w:r w:rsidRPr="006330A5">
        <w:rPr>
          <w:b/>
        </w:rPr>
        <w:t>20</w:t>
      </w:r>
      <w:r w:rsidRPr="006330A5">
        <w:t>(3): p. 778-784.</w:t>
      </w:r>
    </w:p>
    <w:p w14:paraId="1DE4C1B2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52.</w:t>
      </w:r>
      <w:r w:rsidRPr="006330A5">
        <w:tab/>
        <w:t xml:space="preserve">Karakas, H.M., A. Harma, and B. Alicioglu, </w:t>
      </w:r>
      <w:r w:rsidRPr="006330A5">
        <w:rPr>
          <w:i/>
        </w:rPr>
        <w:t>The subpubic angle in sex determination: anthropometric measurements and analyses on Anatolian Caucasians using multidetector computed tomography datasets.</w:t>
      </w:r>
      <w:r w:rsidRPr="006330A5">
        <w:t xml:space="preserve"> J Forensic Leg Med, 2013. </w:t>
      </w:r>
      <w:r w:rsidRPr="006330A5">
        <w:rPr>
          <w:b/>
        </w:rPr>
        <w:t>20</w:t>
      </w:r>
      <w:r w:rsidRPr="006330A5">
        <w:t>(8): p. 1004-9.</w:t>
      </w:r>
    </w:p>
    <w:p w14:paraId="2E28382D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53.</w:t>
      </w:r>
      <w:r w:rsidRPr="006330A5">
        <w:tab/>
        <w:t xml:space="preserve">Karaman, G., et al., </w:t>
      </w:r>
      <w:r w:rsidRPr="006330A5">
        <w:rPr>
          <w:i/>
        </w:rPr>
        <w:t>Age Estimation Based on Computed Tomography Analysis of the Scapula.</w:t>
      </w:r>
      <w:r w:rsidRPr="006330A5">
        <w:t xml:space="preserve"> Medicina (Kaunas), 2024. </w:t>
      </w:r>
      <w:r w:rsidRPr="006330A5">
        <w:rPr>
          <w:b/>
        </w:rPr>
        <w:t>60</w:t>
      </w:r>
      <w:r w:rsidRPr="006330A5">
        <w:t>(4).</w:t>
      </w:r>
    </w:p>
    <w:p w14:paraId="5E6C6400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54.</w:t>
      </w:r>
      <w:r w:rsidRPr="006330A5">
        <w:tab/>
        <w:t xml:space="preserve">Karami, M., M. Rabiei, and M. Riahinezhad, </w:t>
      </w:r>
      <w:r w:rsidRPr="006330A5">
        <w:rPr>
          <w:i/>
        </w:rPr>
        <w:t>Evaluation of the pelvic apophysis with multi-detector computed tomography for legal age estimation in living individuals.</w:t>
      </w:r>
      <w:r w:rsidRPr="006330A5">
        <w:t xml:space="preserve"> J Res Med Sci, 2015. </w:t>
      </w:r>
      <w:r w:rsidRPr="006330A5">
        <w:rPr>
          <w:b/>
        </w:rPr>
        <w:t>20</w:t>
      </w:r>
      <w:r w:rsidRPr="006330A5">
        <w:t>(3): p. 209-13.</w:t>
      </w:r>
    </w:p>
    <w:p w14:paraId="32483FE8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55.</w:t>
      </w:r>
      <w:r w:rsidRPr="006330A5">
        <w:tab/>
        <w:t xml:space="preserve">Karki, R.K., et al., </w:t>
      </w:r>
      <w:r w:rsidRPr="006330A5">
        <w:rPr>
          <w:i/>
        </w:rPr>
        <w:t>Sexual Dimorphism of Greater Sciatic Notch among Nepalese Population by Three Dimensional CT Images of Pelvis.</w:t>
      </w:r>
      <w:r w:rsidRPr="006330A5">
        <w:t xml:space="preserve"> Kathmandu Univ Med J (KUMJ), 2020. </w:t>
      </w:r>
      <w:r w:rsidRPr="006330A5">
        <w:rPr>
          <w:b/>
        </w:rPr>
        <w:t>18</w:t>
      </w:r>
      <w:r w:rsidRPr="006330A5">
        <w:t>(72): p. 354-360.</w:t>
      </w:r>
    </w:p>
    <w:p w14:paraId="426B7EAF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56.</w:t>
      </w:r>
      <w:r w:rsidRPr="006330A5">
        <w:tab/>
        <w:t xml:space="preserve">Kilmer, K. and H. Garvin, </w:t>
      </w:r>
      <w:r w:rsidRPr="006330A5">
        <w:rPr>
          <w:i/>
        </w:rPr>
        <w:t>Outline analysis of sex and population variation in greater sciatic notch and obturator foramen morphology with implications for sex estimation.</w:t>
      </w:r>
      <w:r w:rsidRPr="006330A5">
        <w:t xml:space="preserve"> Forensic Sci Int, 2020. </w:t>
      </w:r>
      <w:r w:rsidRPr="006330A5">
        <w:rPr>
          <w:b/>
        </w:rPr>
        <w:t>314</w:t>
      </w:r>
      <w:r w:rsidRPr="006330A5">
        <w:t>: p. 110346.</w:t>
      </w:r>
    </w:p>
    <w:p w14:paraId="17ABE97B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57.</w:t>
      </w:r>
      <w:r w:rsidRPr="006330A5">
        <w:tab/>
        <w:t xml:space="preserve">Kim, J., et al., </w:t>
      </w:r>
      <w:r w:rsidRPr="006330A5">
        <w:rPr>
          <w:i/>
        </w:rPr>
        <w:t>A comparative analysis of Bayesian age-at-death estimations using three different priors and Suchey-Brooks standards.</w:t>
      </w:r>
      <w:r w:rsidRPr="006330A5">
        <w:t xml:space="preserve"> Forensic Sci Int, 2022. </w:t>
      </w:r>
      <w:r w:rsidRPr="006330A5">
        <w:rPr>
          <w:b/>
        </w:rPr>
        <w:t>336</w:t>
      </w:r>
      <w:r w:rsidRPr="006330A5">
        <w:t>: p. 111318.</w:t>
      </w:r>
    </w:p>
    <w:p w14:paraId="6FA07CB5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58.</w:t>
      </w:r>
      <w:r w:rsidRPr="006330A5">
        <w:tab/>
        <w:t xml:space="preserve">Kotěrová, A., et al., </w:t>
      </w:r>
      <w:r w:rsidRPr="006330A5">
        <w:rPr>
          <w:i/>
        </w:rPr>
        <w:t>Age estimation of adult human remains from hip bones using advanced methods.</w:t>
      </w:r>
      <w:r w:rsidRPr="006330A5">
        <w:t xml:space="preserve"> Forensic Sci Int, 2018. </w:t>
      </w:r>
      <w:r w:rsidRPr="006330A5">
        <w:rPr>
          <w:b/>
        </w:rPr>
        <w:t>287</w:t>
      </w:r>
      <w:r w:rsidRPr="006330A5">
        <w:t>: p. 163-175.</w:t>
      </w:r>
    </w:p>
    <w:p w14:paraId="6575EA26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59.</w:t>
      </w:r>
      <w:r w:rsidRPr="006330A5">
        <w:tab/>
        <w:t xml:space="preserve">Kotěrová, A., et al., </w:t>
      </w:r>
      <w:r w:rsidRPr="006330A5">
        <w:rPr>
          <w:i/>
        </w:rPr>
        <w:t>The computational age-at-death estimation from 3D surface models of the adult pubic symphysis using data mining methods.</w:t>
      </w:r>
      <w:r w:rsidRPr="006330A5">
        <w:t xml:space="preserve"> Sci Rep, 2022. </w:t>
      </w:r>
      <w:r w:rsidRPr="006330A5">
        <w:rPr>
          <w:b/>
        </w:rPr>
        <w:t>12</w:t>
      </w:r>
      <w:r w:rsidRPr="006330A5">
        <w:t>(1): p. 10324.</w:t>
      </w:r>
    </w:p>
    <w:p w14:paraId="01E5C192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60.</w:t>
      </w:r>
      <w:r w:rsidRPr="006330A5">
        <w:tab/>
        <w:t xml:space="preserve">Li, Y., et al., </w:t>
      </w:r>
      <w:r w:rsidRPr="006330A5">
        <w:rPr>
          <w:i/>
        </w:rPr>
        <w:t>Forensic age estimation for pelvic X-ray images using deep learning.</w:t>
      </w:r>
      <w:r w:rsidRPr="006330A5">
        <w:t xml:space="preserve"> Eur Radiol, 2019. </w:t>
      </w:r>
      <w:r w:rsidRPr="006330A5">
        <w:rPr>
          <w:b/>
        </w:rPr>
        <w:t>29</w:t>
      </w:r>
      <w:r w:rsidRPr="006330A5">
        <w:t>(5): p. 2322-2329.</w:t>
      </w:r>
    </w:p>
    <w:p w14:paraId="7453D34B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61.</w:t>
      </w:r>
      <w:r w:rsidRPr="006330A5">
        <w:tab/>
        <w:t xml:space="preserve">Lye, R., et al., </w:t>
      </w:r>
      <w:r w:rsidRPr="006330A5">
        <w:rPr>
          <w:i/>
        </w:rPr>
        <w:t>Nonmetric sex estimation in a contemporary Indonesian population: a validation study using clinical pelvic MSCT scans.</w:t>
      </w:r>
      <w:r w:rsidRPr="006330A5">
        <w:t xml:space="preserve"> Int J Legal Med, 2024. </w:t>
      </w:r>
      <w:r w:rsidRPr="006330A5">
        <w:rPr>
          <w:b/>
        </w:rPr>
        <w:t>138</w:t>
      </w:r>
      <w:r w:rsidRPr="006330A5">
        <w:t>(6): p. 2607-2616.</w:t>
      </w:r>
    </w:p>
    <w:p w14:paraId="642B1620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62.</w:t>
      </w:r>
      <w:r w:rsidRPr="006330A5">
        <w:tab/>
        <w:t xml:space="preserve">Ma, Y.G., et al., </w:t>
      </w:r>
      <w:r w:rsidRPr="006330A5">
        <w:rPr>
          <w:i/>
        </w:rPr>
        <w:t>Sex Estimation of Medial Aspect of the Ischiopubic Ramus in Adults Based on Deep Learning.</w:t>
      </w:r>
      <w:r w:rsidRPr="006330A5">
        <w:t xml:space="preserve"> Fa Yi Xue Za Zhi, 2023. </w:t>
      </w:r>
      <w:r w:rsidRPr="006330A5">
        <w:rPr>
          <w:b/>
        </w:rPr>
        <w:t>39</w:t>
      </w:r>
      <w:r w:rsidRPr="006330A5">
        <w:t>(2): p. 129-136.</w:t>
      </w:r>
    </w:p>
    <w:p w14:paraId="7314247B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63.</w:t>
      </w:r>
      <w:r w:rsidRPr="006330A5">
        <w:tab/>
        <w:t xml:space="preserve">Mahakkanukrauh, P., et al., </w:t>
      </w:r>
      <w:r w:rsidRPr="006330A5">
        <w:rPr>
          <w:i/>
        </w:rPr>
        <w:t>Osteometric sex estimation from the os coxa in a Thai population.</w:t>
      </w:r>
      <w:r w:rsidRPr="006330A5">
        <w:t xml:space="preserve"> Forensic Sci Int, 2017. </w:t>
      </w:r>
      <w:r w:rsidRPr="006330A5">
        <w:rPr>
          <w:b/>
        </w:rPr>
        <w:t>271</w:t>
      </w:r>
      <w:r w:rsidRPr="006330A5">
        <w:t>: p. 127.e1-127.e7.</w:t>
      </w:r>
    </w:p>
    <w:p w14:paraId="38B30B8E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64.</w:t>
      </w:r>
      <w:r w:rsidRPr="006330A5">
        <w:tab/>
        <w:t xml:space="preserve">McBride, D.G., et al., </w:t>
      </w:r>
      <w:r w:rsidRPr="006330A5">
        <w:rPr>
          <w:i/>
        </w:rPr>
        <w:t>Bootstrap methods for sex determination from the os coxae using the ID3 algorithm.</w:t>
      </w:r>
      <w:r w:rsidRPr="006330A5">
        <w:t xml:space="preserve"> J Forensic Sci, 2001. </w:t>
      </w:r>
      <w:r w:rsidRPr="006330A5">
        <w:rPr>
          <w:b/>
        </w:rPr>
        <w:t>46</w:t>
      </w:r>
      <w:r w:rsidRPr="006330A5">
        <w:t>(3): p. 427-31.</w:t>
      </w:r>
    </w:p>
    <w:p w14:paraId="706C43A5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65.</w:t>
      </w:r>
      <w:r w:rsidRPr="006330A5">
        <w:tab/>
        <w:t xml:space="preserve">Memarian, A., et al., </w:t>
      </w:r>
      <w:r w:rsidRPr="006330A5">
        <w:rPr>
          <w:i/>
        </w:rPr>
        <w:t>Gender determination from diagnostic factors on anteroposterior pelvic radiographs.</w:t>
      </w:r>
      <w:r w:rsidRPr="006330A5">
        <w:t xml:space="preserve"> J Chin Med Assoc, 2017. </w:t>
      </w:r>
      <w:r w:rsidRPr="006330A5">
        <w:rPr>
          <w:b/>
        </w:rPr>
        <w:t>80</w:t>
      </w:r>
      <w:r w:rsidRPr="006330A5">
        <w:t>(3): p. 161-168.</w:t>
      </w:r>
    </w:p>
    <w:p w14:paraId="4C3410E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lastRenderedPageBreak/>
        <w:t>66.</w:t>
      </w:r>
      <w:r w:rsidRPr="006330A5">
        <w:tab/>
        <w:t xml:space="preserve">Merrill, Z., C. Woolley, and R. Cham, </w:t>
      </w:r>
      <w:r w:rsidRPr="006330A5">
        <w:rPr>
          <w:i/>
        </w:rPr>
        <w:t>Impact of the seated height to stature ratio on torso segment parameters.</w:t>
      </w:r>
      <w:r w:rsidRPr="006330A5">
        <w:t xml:space="preserve"> Ergonomics, 2020. </w:t>
      </w:r>
      <w:r w:rsidRPr="006330A5">
        <w:rPr>
          <w:b/>
        </w:rPr>
        <w:t>63</w:t>
      </w:r>
      <w:r w:rsidRPr="006330A5">
        <w:t>(11): p. 1425-1433.</w:t>
      </w:r>
    </w:p>
    <w:p w14:paraId="10C73A91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67.</w:t>
      </w:r>
      <w:r w:rsidRPr="006330A5">
        <w:tab/>
        <w:t xml:space="preserve">Merritt, C.E., </w:t>
      </w:r>
      <w:r w:rsidRPr="006330A5">
        <w:rPr>
          <w:i/>
        </w:rPr>
        <w:t>Inaccuracy and bias in adult skeletal age estimation: Assessing the reliability of eight methods on individuals of varying body sizes.</w:t>
      </w:r>
      <w:r w:rsidRPr="006330A5">
        <w:t xml:space="preserve"> Forensic Sci Int, 2017. </w:t>
      </w:r>
      <w:r w:rsidRPr="006330A5">
        <w:rPr>
          <w:b/>
        </w:rPr>
        <w:t>275</w:t>
      </w:r>
      <w:r w:rsidRPr="006330A5">
        <w:t>: p. 315.e1-315.e11.</w:t>
      </w:r>
    </w:p>
    <w:p w14:paraId="2CC477A4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68.</w:t>
      </w:r>
      <w:r w:rsidRPr="006330A5">
        <w:tab/>
        <w:t xml:space="preserve">Miglioretti, D.L., et al., </w:t>
      </w:r>
      <w:r w:rsidRPr="006330A5">
        <w:rPr>
          <w:i/>
        </w:rPr>
        <w:t>The use of computed tomography in pediatrics and the associated radiation exposure and estimated cancer risk.</w:t>
      </w:r>
      <w:r w:rsidRPr="006330A5">
        <w:t xml:space="preserve"> JAMA Pediatr, 2013. </w:t>
      </w:r>
      <w:r w:rsidRPr="006330A5">
        <w:rPr>
          <w:b/>
        </w:rPr>
        <w:t>167</w:t>
      </w:r>
      <w:r w:rsidRPr="006330A5">
        <w:t>(8): p. 700-7.</w:t>
      </w:r>
    </w:p>
    <w:p w14:paraId="7E0EC46C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69.</w:t>
      </w:r>
      <w:r w:rsidRPr="006330A5">
        <w:tab/>
        <w:t xml:space="preserve">Miranker, M., </w:t>
      </w:r>
      <w:r w:rsidRPr="006330A5">
        <w:rPr>
          <w:i/>
        </w:rPr>
        <w:t>A Comparison of Different Age Estimation Methods of the Adult Pelvis.</w:t>
      </w:r>
      <w:r w:rsidRPr="006330A5">
        <w:t xml:space="preserve"> J Forensic Sci, 2016. </w:t>
      </w:r>
      <w:r w:rsidRPr="006330A5">
        <w:rPr>
          <w:b/>
        </w:rPr>
        <w:t>61</w:t>
      </w:r>
      <w:r w:rsidRPr="006330A5">
        <w:t>(5): p. 1173-9.</w:t>
      </w:r>
    </w:p>
    <w:p w14:paraId="16755040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70.</w:t>
      </w:r>
      <w:r w:rsidRPr="006330A5">
        <w:tab/>
        <w:t xml:space="preserve">Mohd Ali, S.H., et al., </w:t>
      </w:r>
      <w:r w:rsidRPr="006330A5">
        <w:rPr>
          <w:i/>
        </w:rPr>
        <w:t>Sex estimation using subpubic angle from reconstructed three-dimensional computed tomography pelvic model in a contemporary Malaysian population.</w:t>
      </w:r>
      <w:r w:rsidRPr="006330A5">
        <w:t xml:space="preserve"> Anat Cell Biol, 2020. </w:t>
      </w:r>
      <w:r w:rsidRPr="006330A5">
        <w:rPr>
          <w:b/>
        </w:rPr>
        <w:t>53</w:t>
      </w:r>
      <w:r w:rsidRPr="006330A5">
        <w:t>(1): p. 27-35.</w:t>
      </w:r>
    </w:p>
    <w:p w14:paraId="78D2E0B2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71.</w:t>
      </w:r>
      <w:r w:rsidRPr="006330A5">
        <w:tab/>
        <w:t xml:space="preserve">Monge Calleja Á, M., et al., </w:t>
      </w:r>
      <w:r w:rsidRPr="006330A5">
        <w:rPr>
          <w:i/>
        </w:rPr>
        <w:t>Methods for sex estimation of prepubertal individuals (&lt; 12 years old): bibliographic review and future directions.</w:t>
      </w:r>
      <w:r w:rsidRPr="006330A5">
        <w:t xml:space="preserve"> Anthropol Anz, 2023. </w:t>
      </w:r>
      <w:r w:rsidRPr="006330A5">
        <w:rPr>
          <w:b/>
        </w:rPr>
        <w:t>80</w:t>
      </w:r>
      <w:r w:rsidRPr="006330A5">
        <w:t>(4): p. 439-469.</w:t>
      </w:r>
    </w:p>
    <w:p w14:paraId="08E094AC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72.</w:t>
      </w:r>
      <w:r w:rsidRPr="006330A5">
        <w:tab/>
        <w:t xml:space="preserve">Nelson, G., et al., </w:t>
      </w:r>
      <w:r w:rsidRPr="006330A5">
        <w:rPr>
          <w:i/>
        </w:rPr>
        <w:t>Greater Trochanter Height: A Quantitative Predictor of Skeletal Maturity.</w:t>
      </w:r>
      <w:r w:rsidRPr="006330A5">
        <w:t xml:space="preserve"> J Pediatr Orthop, 2021. </w:t>
      </w:r>
      <w:r w:rsidRPr="006330A5">
        <w:rPr>
          <w:b/>
        </w:rPr>
        <w:t>41</w:t>
      </w:r>
      <w:r w:rsidRPr="006330A5">
        <w:t>(2): p. 99-104.</w:t>
      </w:r>
    </w:p>
    <w:p w14:paraId="2AA9751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73.</w:t>
      </w:r>
      <w:r w:rsidRPr="006330A5">
        <w:tab/>
        <w:t xml:space="preserve">Nikita, E. and P. Nikitas, </w:t>
      </w:r>
      <w:r w:rsidRPr="006330A5">
        <w:rPr>
          <w:i/>
        </w:rPr>
        <w:t>Sex estimation: a comparison of techniques based on binary logistic, probit and cumulative probit regression, linear and quadratic discriminant analysis, neural networks, and naïve Bayes classification using ordinal variables.</w:t>
      </w:r>
      <w:r w:rsidRPr="006330A5">
        <w:t xml:space="preserve"> Int J Legal Med, 2020. </w:t>
      </w:r>
      <w:r w:rsidRPr="006330A5">
        <w:rPr>
          <w:b/>
        </w:rPr>
        <w:t>134</w:t>
      </w:r>
      <w:r w:rsidRPr="006330A5">
        <w:t>(3): p. 1213-1225.</w:t>
      </w:r>
    </w:p>
    <w:p w14:paraId="1347C23C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74.</w:t>
      </w:r>
      <w:r w:rsidRPr="006330A5">
        <w:tab/>
        <w:t xml:space="preserve">Nikita, E. and P. Nikitas, </w:t>
      </w:r>
      <w:r w:rsidRPr="006330A5">
        <w:rPr>
          <w:i/>
        </w:rPr>
        <w:t>On the use of machine learning algorithms in forensic anthropology.</w:t>
      </w:r>
      <w:r w:rsidRPr="006330A5">
        <w:t xml:space="preserve"> Leg Med (Tokyo), 2020. </w:t>
      </w:r>
      <w:r w:rsidRPr="006330A5">
        <w:rPr>
          <w:b/>
        </w:rPr>
        <w:t>47</w:t>
      </w:r>
      <w:r w:rsidRPr="006330A5">
        <w:t>: p. 101771.</w:t>
      </w:r>
    </w:p>
    <w:p w14:paraId="5B38FBBC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75.</w:t>
      </w:r>
      <w:r w:rsidRPr="006330A5">
        <w:tab/>
        <w:t xml:space="preserve">Norouzi, M., M.Q. Hanafi, and M.M. Gharibvand, </w:t>
      </w:r>
      <w:r w:rsidRPr="006330A5">
        <w:rPr>
          <w:i/>
        </w:rPr>
        <w:t>Computed tomography-based age estimation of illiac crests calcification in 10-29 year-old individuals.</w:t>
      </w:r>
      <w:r w:rsidRPr="006330A5">
        <w:t xml:space="preserve"> J Family Med Prim Care, 2019. </w:t>
      </w:r>
      <w:r w:rsidRPr="006330A5">
        <w:rPr>
          <w:b/>
        </w:rPr>
        <w:t>8</w:t>
      </w:r>
      <w:r w:rsidRPr="006330A5">
        <w:t>(6): p. 1947-1952.</w:t>
      </w:r>
    </w:p>
    <w:p w14:paraId="0AB1DA4C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76.</w:t>
      </w:r>
      <w:r w:rsidRPr="006330A5">
        <w:tab/>
        <w:t xml:space="preserve">Patriquin, M.L., M. Steyn, and S.R. Loth, </w:t>
      </w:r>
      <w:r w:rsidRPr="006330A5">
        <w:rPr>
          <w:i/>
        </w:rPr>
        <w:t>Metric analysis of sex differences in South African black and white pelves.</w:t>
      </w:r>
      <w:r w:rsidRPr="006330A5">
        <w:t xml:space="preserve"> Forensic Sci Int, 2005. </w:t>
      </w:r>
      <w:r w:rsidRPr="006330A5">
        <w:rPr>
          <w:b/>
        </w:rPr>
        <w:t>147</w:t>
      </w:r>
      <w:r w:rsidRPr="006330A5">
        <w:t>(2-3): p. 119-27.</w:t>
      </w:r>
    </w:p>
    <w:p w14:paraId="59E52877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77.</w:t>
      </w:r>
      <w:r w:rsidRPr="006330A5">
        <w:tab/>
        <w:t xml:space="preserve">Peng, L.Q., et al., </w:t>
      </w:r>
      <w:r w:rsidRPr="006330A5">
        <w:rPr>
          <w:i/>
        </w:rPr>
        <w:t>Forensic bone age estimation of adolescent pelvis X-rays based on two-stage convolutional neural network.</w:t>
      </w:r>
      <w:r w:rsidRPr="006330A5">
        <w:t xml:space="preserve"> Int J Legal Med, 2022. </w:t>
      </w:r>
      <w:r w:rsidRPr="006330A5">
        <w:rPr>
          <w:b/>
        </w:rPr>
        <w:t>136</w:t>
      </w:r>
      <w:r w:rsidRPr="006330A5">
        <w:t>(3): p. 797-810.</w:t>
      </w:r>
    </w:p>
    <w:p w14:paraId="07661786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78.</w:t>
      </w:r>
      <w:r w:rsidRPr="006330A5">
        <w:tab/>
        <w:t xml:space="preserve">Peng, L.Q., et al., </w:t>
      </w:r>
      <w:r w:rsidRPr="006330A5">
        <w:rPr>
          <w:i/>
        </w:rPr>
        <w:t>[Comparison of Three CNN Models Applied in Bone Age Assessment of Pelvic Radiographs of Adolescents].</w:t>
      </w:r>
      <w:r w:rsidRPr="006330A5">
        <w:t xml:space="preserve"> Fa Yi Xue Za Zhi, 2020. </w:t>
      </w:r>
      <w:r w:rsidRPr="006330A5">
        <w:rPr>
          <w:b/>
        </w:rPr>
        <w:t>36</w:t>
      </w:r>
      <w:r w:rsidRPr="006330A5">
        <w:t>(5): p. 622-630.</w:t>
      </w:r>
    </w:p>
    <w:p w14:paraId="29EE514B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79.</w:t>
      </w:r>
      <w:r w:rsidRPr="006330A5">
        <w:tab/>
        <w:t xml:space="preserve">Pinchi, V., et al., </w:t>
      </w:r>
      <w:r w:rsidRPr="006330A5">
        <w:rPr>
          <w:i/>
        </w:rPr>
        <w:t>Skeletal age estimation for forensic purposes: A comparison of GP, TW2 and TW3 methods on an Italian sample.</w:t>
      </w:r>
      <w:r w:rsidRPr="006330A5">
        <w:t xml:space="preserve"> Forensic Sci Int, 2014. </w:t>
      </w:r>
      <w:r w:rsidRPr="006330A5">
        <w:rPr>
          <w:b/>
        </w:rPr>
        <w:t>238</w:t>
      </w:r>
      <w:r w:rsidRPr="006330A5">
        <w:t>: p. 83-90.</w:t>
      </w:r>
    </w:p>
    <w:p w14:paraId="3F057B9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80.</w:t>
      </w:r>
      <w:r w:rsidRPr="006330A5">
        <w:tab/>
        <w:t xml:space="preserve">Rattanachet, P., et al., </w:t>
      </w:r>
      <w:r w:rsidRPr="006330A5">
        <w:rPr>
          <w:i/>
        </w:rPr>
        <w:t>A web application for sex and stature estimation from radiographic proximal femur for a Thai population.</w:t>
      </w:r>
      <w:r w:rsidRPr="006330A5">
        <w:t xml:space="preserve"> Leg Med (Tokyo), 2023. </w:t>
      </w:r>
      <w:r w:rsidRPr="006330A5">
        <w:rPr>
          <w:b/>
        </w:rPr>
        <w:t>64</w:t>
      </w:r>
      <w:r w:rsidRPr="006330A5">
        <w:t>: p. 102280.</w:t>
      </w:r>
    </w:p>
    <w:p w14:paraId="183AB7B0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lastRenderedPageBreak/>
        <w:t>81.</w:t>
      </w:r>
      <w:r w:rsidRPr="006330A5">
        <w:tab/>
        <w:t xml:space="preserve">Rennie, S.R., C. Eliopoulos, and S. Gonzalez, </w:t>
      </w:r>
      <w:r w:rsidRPr="006330A5">
        <w:rPr>
          <w:i/>
        </w:rPr>
        <w:t>Evaluation of the obturator foramen as a sex assessment trait.</w:t>
      </w:r>
      <w:r w:rsidRPr="006330A5">
        <w:t xml:space="preserve"> Forensic Sci Med Pathol, 2023. </w:t>
      </w:r>
      <w:r w:rsidRPr="006330A5">
        <w:rPr>
          <w:b/>
        </w:rPr>
        <w:t>19</w:t>
      </w:r>
      <w:r w:rsidRPr="006330A5">
        <w:t>(2): p. 146-153.</w:t>
      </w:r>
    </w:p>
    <w:p w14:paraId="2F71B1DE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82.</w:t>
      </w:r>
      <w:r w:rsidRPr="006330A5">
        <w:tab/>
        <w:t xml:space="preserve">Rissech, C. and A. Malgosa, </w:t>
      </w:r>
      <w:r w:rsidRPr="006330A5">
        <w:rPr>
          <w:i/>
        </w:rPr>
        <w:t>Ilium growth study: applicability in sex and age diagnosis.</w:t>
      </w:r>
      <w:r w:rsidRPr="006330A5">
        <w:t xml:space="preserve"> Forensic Sci Int, 2005. </w:t>
      </w:r>
      <w:r w:rsidRPr="006330A5">
        <w:rPr>
          <w:b/>
        </w:rPr>
        <w:t>147</w:t>
      </w:r>
      <w:r w:rsidRPr="006330A5">
        <w:t>(2-3): p. 165-74.</w:t>
      </w:r>
    </w:p>
    <w:p w14:paraId="6328629B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83.</w:t>
      </w:r>
      <w:r w:rsidRPr="006330A5">
        <w:tab/>
        <w:t xml:space="preserve">Rissech, C., et al., </w:t>
      </w:r>
      <w:r w:rsidRPr="006330A5">
        <w:rPr>
          <w:i/>
        </w:rPr>
        <w:t>The acetabulum as an adult age marker and the new IDADE2 (the IDADE2 web page).</w:t>
      </w:r>
      <w:r w:rsidRPr="006330A5">
        <w:t xml:space="preserve"> Am J Phys Anthropol, 2019. </w:t>
      </w:r>
      <w:r w:rsidRPr="006330A5">
        <w:rPr>
          <w:b/>
        </w:rPr>
        <w:t>169</w:t>
      </w:r>
      <w:r w:rsidRPr="006330A5">
        <w:t>(4): p. 757-764.</w:t>
      </w:r>
    </w:p>
    <w:p w14:paraId="4BFBF7CF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85.</w:t>
      </w:r>
      <w:r w:rsidRPr="006330A5">
        <w:tab/>
        <w:t xml:space="preserve">Rougé-Maillart, C., et al., </w:t>
      </w:r>
      <w:r w:rsidRPr="006330A5">
        <w:rPr>
          <w:i/>
        </w:rPr>
        <w:t>Contribution of the study of acetabulum for the estimation of adult subjects.</w:t>
      </w:r>
      <w:r w:rsidRPr="006330A5">
        <w:t xml:space="preserve"> Forensic Sci Int, 2007. </w:t>
      </w:r>
      <w:r w:rsidRPr="006330A5">
        <w:rPr>
          <w:b/>
        </w:rPr>
        <w:t>171</w:t>
      </w:r>
      <w:r w:rsidRPr="006330A5">
        <w:t>(2-3): p. 103-10.</w:t>
      </w:r>
    </w:p>
    <w:p w14:paraId="45F52D74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86.</w:t>
      </w:r>
      <w:r w:rsidRPr="006330A5">
        <w:tab/>
        <w:t xml:space="preserve">Rougé-Maillart, C., et al., </w:t>
      </w:r>
      <w:r w:rsidRPr="006330A5">
        <w:rPr>
          <w:i/>
        </w:rPr>
        <w:t>Development of a method to estimate skeletal age at death in adults using the acetabulum and the auricular surface on a Portuguese population.</w:t>
      </w:r>
      <w:r w:rsidRPr="006330A5">
        <w:t xml:space="preserve"> Forensic Sci Int, 2009. </w:t>
      </w:r>
      <w:r w:rsidRPr="006330A5">
        <w:rPr>
          <w:b/>
        </w:rPr>
        <w:t>188</w:t>
      </w:r>
      <w:r w:rsidRPr="006330A5">
        <w:t>(1-3): p. 91-5.</w:t>
      </w:r>
    </w:p>
    <w:p w14:paraId="777D924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87.</w:t>
      </w:r>
      <w:r w:rsidRPr="006330A5">
        <w:tab/>
        <w:t xml:space="preserve">Ruff, C.B., et al., </w:t>
      </w:r>
      <w:r w:rsidRPr="006330A5">
        <w:rPr>
          <w:i/>
        </w:rPr>
        <w:t>Technical note: Prediction of body mass from stature and pelvic breadth.</w:t>
      </w:r>
      <w:r w:rsidRPr="006330A5">
        <w:t xml:space="preserve"> Am J Biol Anthropol, 2024. </w:t>
      </w:r>
      <w:r w:rsidRPr="006330A5">
        <w:rPr>
          <w:b/>
        </w:rPr>
        <w:t>185</w:t>
      </w:r>
      <w:r w:rsidRPr="006330A5">
        <w:t>(2): p. e25004.</w:t>
      </w:r>
    </w:p>
    <w:p w14:paraId="6062CD79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88.</w:t>
      </w:r>
      <w:r w:rsidRPr="006330A5">
        <w:tab/>
        <w:t xml:space="preserve">San-Millán, M., C. Rissech, and D. Turbón, </w:t>
      </w:r>
      <w:r w:rsidRPr="006330A5">
        <w:rPr>
          <w:i/>
        </w:rPr>
        <w:t>New approach to age estimation of male and female adult skeletons based on the morphological characteristics of the acetabulum.</w:t>
      </w:r>
      <w:r w:rsidRPr="006330A5">
        <w:t xml:space="preserve"> Int J Legal Med, 2017. </w:t>
      </w:r>
      <w:r w:rsidRPr="006330A5">
        <w:rPr>
          <w:b/>
        </w:rPr>
        <w:t>131</w:t>
      </w:r>
      <w:r w:rsidRPr="006330A5">
        <w:t>(2): p. 501-525.</w:t>
      </w:r>
    </w:p>
    <w:p w14:paraId="04A5EAFE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89.</w:t>
      </w:r>
      <w:r w:rsidRPr="006330A5">
        <w:tab/>
        <w:t xml:space="preserve">San-Millán, M., C. Rissech, and D. Turbón, </w:t>
      </w:r>
      <w:r w:rsidRPr="006330A5">
        <w:rPr>
          <w:i/>
        </w:rPr>
        <w:t>Shape variability of the adult human acetabulum and acetabular fossa related to sex and age by geometric morphometrics. Implications for adult age estimation.</w:t>
      </w:r>
      <w:r w:rsidRPr="006330A5">
        <w:t xml:space="preserve"> Forensic Sci Int, 2017. </w:t>
      </w:r>
      <w:r w:rsidRPr="006330A5">
        <w:rPr>
          <w:b/>
        </w:rPr>
        <w:t>272</w:t>
      </w:r>
      <w:r w:rsidRPr="006330A5">
        <w:t>: p. 50-63.</w:t>
      </w:r>
    </w:p>
    <w:p w14:paraId="6092F154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90.</w:t>
      </w:r>
      <w:r w:rsidRPr="006330A5">
        <w:tab/>
        <w:t xml:space="preserve">Scheuer, L., </w:t>
      </w:r>
      <w:r w:rsidRPr="006330A5">
        <w:rPr>
          <w:i/>
        </w:rPr>
        <w:t>Application of osteology to forensic medicine.</w:t>
      </w:r>
      <w:r w:rsidRPr="006330A5">
        <w:t xml:space="preserve"> Clin Anat, 2002. </w:t>
      </w:r>
      <w:r w:rsidRPr="006330A5">
        <w:rPr>
          <w:b/>
        </w:rPr>
        <w:t>15</w:t>
      </w:r>
      <w:r w:rsidRPr="006330A5">
        <w:t>(4): p. 297-312.</w:t>
      </w:r>
    </w:p>
    <w:p w14:paraId="5D3244F4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91.</w:t>
      </w:r>
      <w:r w:rsidRPr="006330A5">
        <w:tab/>
        <w:t xml:space="preserve">Schmeling, A., et al., </w:t>
      </w:r>
      <w:r w:rsidRPr="006330A5">
        <w:rPr>
          <w:i/>
        </w:rPr>
        <w:t>Age estimation.</w:t>
      </w:r>
      <w:r w:rsidRPr="006330A5">
        <w:t xml:space="preserve"> Forensic Sci Int, 2007. </w:t>
      </w:r>
      <w:r w:rsidRPr="006330A5">
        <w:rPr>
          <w:b/>
        </w:rPr>
        <w:t>165</w:t>
      </w:r>
      <w:r w:rsidRPr="006330A5">
        <w:t>(2-3): p. 178-81.</w:t>
      </w:r>
    </w:p>
    <w:p w14:paraId="3C2BFD3A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92.</w:t>
      </w:r>
      <w:r w:rsidRPr="006330A5">
        <w:tab/>
        <w:t xml:space="preserve">Schmidt, S., et al., </w:t>
      </w:r>
      <w:r w:rsidRPr="006330A5">
        <w:rPr>
          <w:i/>
        </w:rPr>
        <w:t>Sonographic examination of the apophysis of the iliac crest for forensic age estimation in living persons.</w:t>
      </w:r>
      <w:r w:rsidRPr="006330A5">
        <w:t xml:space="preserve"> Sci Justice, 2013. </w:t>
      </w:r>
      <w:r w:rsidRPr="006330A5">
        <w:rPr>
          <w:b/>
        </w:rPr>
        <w:t>53</w:t>
      </w:r>
      <w:r w:rsidRPr="006330A5">
        <w:t>(4): p. 395-401.</w:t>
      </w:r>
    </w:p>
    <w:p w14:paraId="1C64CAC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93.</w:t>
      </w:r>
      <w:r w:rsidRPr="006330A5">
        <w:tab/>
        <w:t xml:space="preserve">Shaw, K.A. and J.A. Herring, </w:t>
      </w:r>
      <w:r w:rsidRPr="006330A5">
        <w:rPr>
          <w:i/>
        </w:rPr>
        <w:t>Skeletal Maturity in Legg-Calve-Perthes Disease: Significant Discrepancy Present Between the Hand and the Hip.</w:t>
      </w:r>
      <w:r w:rsidRPr="006330A5">
        <w:t xml:space="preserve"> J Pediatr Orthop, 2023. </w:t>
      </w:r>
      <w:r w:rsidRPr="006330A5">
        <w:rPr>
          <w:b/>
        </w:rPr>
        <w:t>43</w:t>
      </w:r>
      <w:r w:rsidRPr="006330A5">
        <w:t>(5): p. 294-298.</w:t>
      </w:r>
    </w:p>
    <w:p w14:paraId="12998145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94.</w:t>
      </w:r>
      <w:r w:rsidRPr="006330A5">
        <w:tab/>
        <w:t xml:space="preserve">Štepanovský, M., et al., </w:t>
      </w:r>
      <w:r w:rsidRPr="006330A5">
        <w:rPr>
          <w:i/>
        </w:rPr>
        <w:t>Application of machine-learning methods in age-at-death estimation from 3D surface scans of the adult acetabulum.</w:t>
      </w:r>
      <w:r w:rsidRPr="006330A5">
        <w:t xml:space="preserve"> Forensic Sci Int, 2024. </w:t>
      </w:r>
      <w:r w:rsidRPr="006330A5">
        <w:rPr>
          <w:b/>
        </w:rPr>
        <w:t>365</w:t>
      </w:r>
      <w:r w:rsidRPr="006330A5">
        <w:t>: p. 112272.</w:t>
      </w:r>
    </w:p>
    <w:p w14:paraId="42EDD3E1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95.</w:t>
      </w:r>
      <w:r w:rsidRPr="006330A5">
        <w:tab/>
        <w:t xml:space="preserve">Steyn, M. and M.Y. Işcan, </w:t>
      </w:r>
      <w:r w:rsidRPr="006330A5">
        <w:rPr>
          <w:i/>
        </w:rPr>
        <w:t>Metric sex determination from the pelvis in modern Greeks.</w:t>
      </w:r>
      <w:r w:rsidRPr="006330A5">
        <w:t xml:space="preserve"> Forensic Sci Int, 2008. </w:t>
      </w:r>
      <w:r w:rsidRPr="006330A5">
        <w:rPr>
          <w:b/>
        </w:rPr>
        <w:t>179</w:t>
      </w:r>
      <w:r w:rsidRPr="006330A5">
        <w:t>(1): p. 86.e1-6.</w:t>
      </w:r>
    </w:p>
    <w:p w14:paraId="7343555E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96.</w:t>
      </w:r>
      <w:r w:rsidRPr="006330A5">
        <w:tab/>
        <w:t xml:space="preserve">Steyn, M. and M.L. Patriquin, </w:t>
      </w:r>
      <w:r w:rsidRPr="006330A5">
        <w:rPr>
          <w:i/>
        </w:rPr>
        <w:t>Osteometric sex determination from the pelvis--does population specificity matter?</w:t>
      </w:r>
      <w:r w:rsidRPr="006330A5">
        <w:t xml:space="preserve"> Forensic Sci Int, 2009. </w:t>
      </w:r>
      <w:r w:rsidRPr="006330A5">
        <w:rPr>
          <w:b/>
        </w:rPr>
        <w:t>191</w:t>
      </w:r>
      <w:r w:rsidRPr="006330A5">
        <w:t>(1-3): p. 113.e1-5.</w:t>
      </w:r>
    </w:p>
    <w:p w14:paraId="5B9C6160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97.</w:t>
      </w:r>
      <w:r w:rsidRPr="006330A5">
        <w:tab/>
        <w:t xml:space="preserve">Steyn, M., E. Pretorius, and L. Hutten, </w:t>
      </w:r>
      <w:r w:rsidRPr="006330A5">
        <w:rPr>
          <w:i/>
        </w:rPr>
        <w:t>Geometric morphometric analysis of the greater sciatic notch in South Africans.</w:t>
      </w:r>
      <w:r w:rsidRPr="006330A5">
        <w:t xml:space="preserve"> Homo, 2004. </w:t>
      </w:r>
      <w:r w:rsidRPr="006330A5">
        <w:rPr>
          <w:b/>
        </w:rPr>
        <w:t>54</w:t>
      </w:r>
      <w:r w:rsidRPr="006330A5">
        <w:t>(3): p. 197-206.</w:t>
      </w:r>
    </w:p>
    <w:p w14:paraId="40098B44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98.</w:t>
      </w:r>
      <w:r w:rsidRPr="006330A5">
        <w:tab/>
        <w:t xml:space="preserve">Strauss, K.J., et al., </w:t>
      </w:r>
      <w:r w:rsidRPr="006330A5">
        <w:rPr>
          <w:i/>
        </w:rPr>
        <w:t>Radiation Dose for Pediatric CT: Comparison of Pediatric versus Adult Imaging Facilities.</w:t>
      </w:r>
      <w:r w:rsidRPr="006330A5">
        <w:t xml:space="preserve"> Radiology, 2019. </w:t>
      </w:r>
      <w:r w:rsidRPr="006330A5">
        <w:rPr>
          <w:b/>
        </w:rPr>
        <w:t>291</w:t>
      </w:r>
      <w:r w:rsidRPr="006330A5">
        <w:t>(1): p. 158-167.</w:t>
      </w:r>
    </w:p>
    <w:p w14:paraId="7AB39F9B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lastRenderedPageBreak/>
        <w:t>99.</w:t>
      </w:r>
      <w:r w:rsidRPr="006330A5">
        <w:tab/>
        <w:t xml:space="preserve">Subramanian, S. and V.K. Viswanathan, </w:t>
      </w:r>
      <w:r w:rsidRPr="006330A5">
        <w:rPr>
          <w:i/>
        </w:rPr>
        <w:t>Bone Age</w:t>
      </w:r>
      <w:r w:rsidRPr="006330A5">
        <w:t xml:space="preserve">, in </w:t>
      </w:r>
      <w:r w:rsidRPr="006330A5">
        <w:rPr>
          <w:i/>
        </w:rPr>
        <w:t>StatPearls</w:t>
      </w:r>
      <w:r w:rsidRPr="006330A5">
        <w:t>. 2024, StatPearls Publishing</w:t>
      </w:r>
    </w:p>
    <w:p w14:paraId="5058B699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Copyright © 2024, StatPearls Publishing LLC.: Treasure Island (FL) ineligible companies. Disclosure: Vibhu Krishnan Viswanathan declares no relevant financial relationships with ineligible companies.</w:t>
      </w:r>
    </w:p>
    <w:p w14:paraId="723FCC91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00.</w:t>
      </w:r>
      <w:r w:rsidRPr="006330A5">
        <w:tab/>
        <w:t xml:space="preserve">Sullivan, S., A. Flavel, and D. Franklin, </w:t>
      </w:r>
      <w:r w:rsidRPr="006330A5">
        <w:rPr>
          <w:i/>
        </w:rPr>
        <w:t>Age estimation in a sub-adult Western Australian population based on the analysis of the pelvic girdle and proximal femur.</w:t>
      </w:r>
      <w:r w:rsidRPr="006330A5">
        <w:t xml:space="preserve"> Forensic Sci Int, 2017. </w:t>
      </w:r>
      <w:r w:rsidRPr="006330A5">
        <w:rPr>
          <w:b/>
        </w:rPr>
        <w:t>281</w:t>
      </w:r>
      <w:r w:rsidRPr="006330A5">
        <w:t>: p. 185.e1-185.e10.</w:t>
      </w:r>
    </w:p>
    <w:p w14:paraId="1F8E6DE6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01.</w:t>
      </w:r>
      <w:r w:rsidRPr="006330A5">
        <w:tab/>
        <w:t xml:space="preserve">Torimitsu, S., et al., </w:t>
      </w:r>
      <w:r w:rsidRPr="006330A5">
        <w:rPr>
          <w:i/>
        </w:rPr>
        <w:t>Morphometric analysis of sex differences in contemporary Japanese pelves using multidetector computed tomography.</w:t>
      </w:r>
      <w:r w:rsidRPr="006330A5">
        <w:t xml:space="preserve"> Forensic Sci Int, 2015. </w:t>
      </w:r>
      <w:r w:rsidRPr="006330A5">
        <w:rPr>
          <w:b/>
        </w:rPr>
        <w:t>257</w:t>
      </w:r>
      <w:r w:rsidRPr="006330A5">
        <w:t>: p. 530.e1-530.e7.</w:t>
      </w:r>
    </w:p>
    <w:p w14:paraId="2E2EAAB7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02.</w:t>
      </w:r>
      <w:r w:rsidRPr="006330A5">
        <w:tab/>
        <w:t xml:space="preserve">Ubelaker, D.H., </w:t>
      </w:r>
      <w:r w:rsidRPr="006330A5">
        <w:rPr>
          <w:i/>
        </w:rPr>
        <w:t>A history of forensic anthropology.</w:t>
      </w:r>
      <w:r w:rsidRPr="006330A5">
        <w:t xml:space="preserve"> Am J Phys Anthropol, 2018. </w:t>
      </w:r>
      <w:r w:rsidRPr="006330A5">
        <w:rPr>
          <w:b/>
        </w:rPr>
        <w:t>165</w:t>
      </w:r>
      <w:r w:rsidRPr="006330A5">
        <w:t>(4): p. 915-923.</w:t>
      </w:r>
    </w:p>
    <w:p w14:paraId="7DF69276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03.</w:t>
      </w:r>
      <w:r w:rsidRPr="006330A5">
        <w:tab/>
        <w:t xml:space="preserve">Warrier, V., et al., </w:t>
      </w:r>
      <w:r w:rsidRPr="006330A5">
        <w:rPr>
          <w:i/>
        </w:rPr>
        <w:t>CT-based evaluation of the acetabulum for age estimation in an Indian population.</w:t>
      </w:r>
      <w:r w:rsidRPr="006330A5">
        <w:t xml:space="preserve"> Int J Legal Med, 2022. </w:t>
      </w:r>
      <w:r w:rsidRPr="006330A5">
        <w:rPr>
          <w:b/>
        </w:rPr>
        <w:t>136</w:t>
      </w:r>
      <w:r w:rsidRPr="006330A5">
        <w:t>(3): p. 785-795.</w:t>
      </w:r>
    </w:p>
    <w:p w14:paraId="34ED60C9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04.</w:t>
      </w:r>
      <w:r w:rsidRPr="006330A5">
        <w:tab/>
        <w:t xml:space="preserve">Warrier, V. and M. San-Millán, </w:t>
      </w:r>
      <w:r w:rsidRPr="006330A5">
        <w:rPr>
          <w:i/>
        </w:rPr>
        <w:t>A statistical evaluation of the sexual dimorphism of the acetabulum in an Iberian population.</w:t>
      </w:r>
      <w:r w:rsidRPr="006330A5">
        <w:t xml:space="preserve"> Int J Legal Med, 2024.</w:t>
      </w:r>
    </w:p>
    <w:p w14:paraId="588CF69F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05.</w:t>
      </w:r>
      <w:r w:rsidRPr="006330A5">
        <w:tab/>
        <w:t xml:space="preserve">Warrier, V., et al., </w:t>
      </w:r>
      <w:r w:rsidRPr="006330A5">
        <w:rPr>
          <w:i/>
        </w:rPr>
        <w:t>Applicability of the Calce method for age estimation in an Indian population: A clinical CT-based study.</w:t>
      </w:r>
      <w:r w:rsidRPr="006330A5">
        <w:t xml:space="preserve"> Leg Med (Tokyo), 2022. </w:t>
      </w:r>
      <w:r w:rsidRPr="006330A5">
        <w:rPr>
          <w:b/>
        </w:rPr>
        <w:t>59</w:t>
      </w:r>
      <w:r w:rsidRPr="006330A5">
        <w:t>: p. 102113.</w:t>
      </w:r>
    </w:p>
    <w:p w14:paraId="0FF370A2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06.</w:t>
      </w:r>
      <w:r w:rsidRPr="006330A5">
        <w:tab/>
        <w:t xml:space="preserve">Warrier, V., et al., </w:t>
      </w:r>
      <w:r w:rsidRPr="006330A5">
        <w:rPr>
          <w:i/>
        </w:rPr>
        <w:t>Computed tomographic evaluation of the acetabulum for age estimation in an Indian population using principal component analysis and regression models.</w:t>
      </w:r>
      <w:r w:rsidRPr="006330A5">
        <w:t xml:space="preserve"> Int J Legal Med, 2022. </w:t>
      </w:r>
      <w:r w:rsidRPr="006330A5">
        <w:rPr>
          <w:b/>
        </w:rPr>
        <w:t>136</w:t>
      </w:r>
      <w:r w:rsidRPr="006330A5">
        <w:t>(6): p. 1637-1653.</w:t>
      </w:r>
    </w:p>
    <w:p w14:paraId="1718EFC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07.</w:t>
      </w:r>
      <w:r w:rsidRPr="006330A5">
        <w:tab/>
        <w:t xml:space="preserve">Warrier, V., et al., </w:t>
      </w:r>
      <w:r w:rsidRPr="006330A5">
        <w:rPr>
          <w:i/>
        </w:rPr>
        <w:t>Applicability of the Suchey-Brooks method for age estimation in an Indian population: A computed tomography-based exploration using Bayesian analysis and machine learning.</w:t>
      </w:r>
      <w:r w:rsidRPr="006330A5">
        <w:t xml:space="preserve"> Med Sci Law, 2024. </w:t>
      </w:r>
      <w:r w:rsidRPr="006330A5">
        <w:rPr>
          <w:b/>
        </w:rPr>
        <w:t>64</w:t>
      </w:r>
      <w:r w:rsidRPr="006330A5">
        <w:t>(2): p. 126-137.</w:t>
      </w:r>
    </w:p>
    <w:p w14:paraId="61593220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08.</w:t>
      </w:r>
      <w:r w:rsidRPr="006330A5">
        <w:tab/>
        <w:t xml:space="preserve">Warrier, V., et al., </w:t>
      </w:r>
      <w:r w:rsidRPr="006330A5">
        <w:rPr>
          <w:i/>
        </w:rPr>
        <w:t>Computed tomographic age estimation from the iliac crest and ischial tuberosity in an Indian population using supervised machine learning approaches.</w:t>
      </w:r>
      <w:r w:rsidRPr="006330A5">
        <w:t xml:space="preserve"> Anthropol Anz, 2024. </w:t>
      </w:r>
      <w:r w:rsidRPr="006330A5">
        <w:rPr>
          <w:b/>
        </w:rPr>
        <w:t>81</w:t>
      </w:r>
      <w:r w:rsidRPr="006330A5">
        <w:t>(3): p. 301-314.</w:t>
      </w:r>
    </w:p>
    <w:p w14:paraId="06CAFF79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09.</w:t>
      </w:r>
      <w:r w:rsidRPr="006330A5">
        <w:tab/>
        <w:t xml:space="preserve">Warrier, V., et al., </w:t>
      </w:r>
      <w:r w:rsidRPr="006330A5">
        <w:rPr>
          <w:i/>
        </w:rPr>
        <w:t>Machine learning and regression analysis for age estimation from the iliac crest based on computed tomographic explorations in an Indian population.</w:t>
      </w:r>
      <w:r w:rsidRPr="006330A5">
        <w:t xml:space="preserve"> Med Sci Law, 2024. </w:t>
      </w:r>
      <w:r w:rsidRPr="006330A5">
        <w:rPr>
          <w:b/>
        </w:rPr>
        <w:t>64</w:t>
      </w:r>
      <w:r w:rsidRPr="006330A5">
        <w:t>(3): p. 204-216.</w:t>
      </w:r>
    </w:p>
    <w:p w14:paraId="7EBC1EAC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10.</w:t>
      </w:r>
      <w:r w:rsidRPr="006330A5">
        <w:tab/>
        <w:t xml:space="preserve">Weiss, E., </w:t>
      </w:r>
      <w:r w:rsidRPr="006330A5">
        <w:rPr>
          <w:i/>
        </w:rPr>
        <w:t>No Bones About It: Sex Is Binary.</w:t>
      </w:r>
      <w:r w:rsidRPr="006330A5">
        <w:t xml:space="preserve"> Arch Sex Behav, 2024. </w:t>
      </w:r>
      <w:r w:rsidRPr="006330A5">
        <w:rPr>
          <w:b/>
        </w:rPr>
        <w:t>53</w:t>
      </w:r>
      <w:r w:rsidRPr="006330A5">
        <w:t>(5): p. 1595-1608.</w:t>
      </w:r>
    </w:p>
    <w:p w14:paraId="53A8F15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11.</w:t>
      </w:r>
      <w:r w:rsidRPr="006330A5">
        <w:tab/>
        <w:t xml:space="preserve">Wescott, D.J. and J.L. Drew, </w:t>
      </w:r>
      <w:r w:rsidRPr="006330A5">
        <w:rPr>
          <w:i/>
        </w:rPr>
        <w:t>Effect of obesity on the reliability of age-at-death indicators of the pelvis.</w:t>
      </w:r>
      <w:r w:rsidRPr="006330A5">
        <w:t xml:space="preserve"> Am J Phys Anthropol, 2015. </w:t>
      </w:r>
      <w:r w:rsidRPr="006330A5">
        <w:rPr>
          <w:b/>
        </w:rPr>
        <w:t>156</w:t>
      </w:r>
      <w:r w:rsidRPr="006330A5">
        <w:t>(4): p. 595-605.</w:t>
      </w:r>
    </w:p>
    <w:p w14:paraId="5982B65F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12.</w:t>
      </w:r>
      <w:r w:rsidRPr="006330A5">
        <w:tab/>
        <w:t xml:space="preserve">Winburn, A.P., </w:t>
      </w:r>
      <w:r w:rsidRPr="006330A5">
        <w:rPr>
          <w:i/>
        </w:rPr>
        <w:t>Validation of the Acetabulum As a Skeletal Indicator of Age at Death in Modern European-Americans.</w:t>
      </w:r>
      <w:r w:rsidRPr="006330A5">
        <w:t xml:space="preserve"> J Forensic Sci, 2019. </w:t>
      </w:r>
      <w:r w:rsidRPr="006330A5">
        <w:rPr>
          <w:b/>
        </w:rPr>
        <w:t>64</w:t>
      </w:r>
      <w:r w:rsidRPr="006330A5">
        <w:t>(4): p. 989-1003.</w:t>
      </w:r>
    </w:p>
    <w:p w14:paraId="0CEEDE74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13.</w:t>
      </w:r>
      <w:r w:rsidRPr="006330A5">
        <w:tab/>
        <w:t xml:space="preserve">Wittschieber, D., et al., </w:t>
      </w:r>
      <w:r w:rsidRPr="006330A5">
        <w:rPr>
          <w:i/>
        </w:rPr>
        <w:t>The Risser sign for forensic age estimation in living individuals: a study of 643 pelvic radiographs.</w:t>
      </w:r>
      <w:r w:rsidRPr="006330A5">
        <w:t xml:space="preserve"> Forensic Sci Med Pathol, 2013. </w:t>
      </w:r>
      <w:r w:rsidRPr="006330A5">
        <w:rPr>
          <w:b/>
        </w:rPr>
        <w:t>9</w:t>
      </w:r>
      <w:r w:rsidRPr="006330A5">
        <w:t>(1): p. 36-43.</w:t>
      </w:r>
    </w:p>
    <w:p w14:paraId="1C1BD101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lastRenderedPageBreak/>
        <w:t>114.</w:t>
      </w:r>
      <w:r w:rsidRPr="006330A5">
        <w:tab/>
        <w:t xml:space="preserve">Wittschieber, D., et al., </w:t>
      </w:r>
      <w:r w:rsidRPr="006330A5">
        <w:rPr>
          <w:i/>
        </w:rPr>
        <w:t>The iliac crest in forensic age diagnostics: evaluation of the apophyseal ossification in conventional radiography.</w:t>
      </w:r>
      <w:r w:rsidRPr="006330A5">
        <w:t xml:space="preserve"> Int J Legal Med, 2013. </w:t>
      </w:r>
      <w:r w:rsidRPr="006330A5">
        <w:rPr>
          <w:b/>
        </w:rPr>
        <w:t>127</w:t>
      </w:r>
      <w:r w:rsidRPr="006330A5">
        <w:t>(2): p. 473-9.</w:t>
      </w:r>
    </w:p>
    <w:p w14:paraId="08414506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15.</w:t>
      </w:r>
      <w:r w:rsidRPr="006330A5">
        <w:tab/>
        <w:t xml:space="preserve">Wittschieber, D., et al., </w:t>
      </w:r>
      <w:r w:rsidRPr="006330A5">
        <w:rPr>
          <w:i/>
        </w:rPr>
        <w:t>Magnetic resonance imaging of the iliac crest: age estimation in under-20 soccer players.</w:t>
      </w:r>
      <w:r w:rsidRPr="006330A5">
        <w:t xml:space="preserve"> Forensic Sci Med Pathol, 2014. </w:t>
      </w:r>
      <w:r w:rsidRPr="006330A5">
        <w:rPr>
          <w:b/>
        </w:rPr>
        <w:t>10</w:t>
      </w:r>
      <w:r w:rsidRPr="006330A5">
        <w:t>(2): p. 198-202.</w:t>
      </w:r>
    </w:p>
    <w:p w14:paraId="689D0CE6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16.</w:t>
      </w:r>
      <w:r w:rsidRPr="006330A5">
        <w:tab/>
        <w:t xml:space="preserve">Wittschieber, D., et al., </w:t>
      </w:r>
      <w:r w:rsidRPr="006330A5">
        <w:rPr>
          <w:i/>
        </w:rPr>
        <w:t>Cameriere's approach modified for pelvic radiographs: a novel method to assess apophyseal iliac crest ossification for the purpose of forensic age diagnostics.</w:t>
      </w:r>
      <w:r w:rsidRPr="006330A5">
        <w:t xml:space="preserve"> Int J Legal Med, 2013. </w:t>
      </w:r>
      <w:r w:rsidRPr="006330A5">
        <w:rPr>
          <w:b/>
        </w:rPr>
        <w:t>127</w:t>
      </w:r>
      <w:r w:rsidRPr="006330A5">
        <w:t>(4): p. 825-9.</w:t>
      </w:r>
    </w:p>
    <w:p w14:paraId="4B46F7D4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17.</w:t>
      </w:r>
      <w:r w:rsidRPr="006330A5">
        <w:tab/>
        <w:t xml:space="preserve">Yamatani, Y., et al., </w:t>
      </w:r>
      <w:r w:rsidRPr="006330A5">
        <w:rPr>
          <w:i/>
        </w:rPr>
        <w:t>Sex differences in reference values of hip acetabular measurements using computed tomography in Japanese adults and the effect of aging on the measurement parameters.</w:t>
      </w:r>
      <w:r w:rsidRPr="006330A5">
        <w:t xml:space="preserve"> J Orthop Sci, 2021. </w:t>
      </w:r>
      <w:r w:rsidRPr="006330A5">
        <w:rPr>
          <w:b/>
        </w:rPr>
        <w:t>26</w:t>
      </w:r>
      <w:r w:rsidRPr="006330A5">
        <w:t>(6): p. 1029-1035.</w:t>
      </w:r>
    </w:p>
    <w:p w14:paraId="61E7185C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18.</w:t>
      </w:r>
      <w:r w:rsidRPr="006330A5">
        <w:tab/>
        <w:t xml:space="preserve">Young, M., et al., </w:t>
      </w:r>
      <w:r w:rsidRPr="006330A5">
        <w:rPr>
          <w:i/>
        </w:rPr>
        <w:t>Assessing the accuracy of body mass estimation equations from pelvic and femoral variables among modern British women of known mass.</w:t>
      </w:r>
      <w:r w:rsidRPr="006330A5">
        <w:t xml:space="preserve"> J Hum Evol, 2018. </w:t>
      </w:r>
      <w:r w:rsidRPr="006330A5">
        <w:rPr>
          <w:b/>
        </w:rPr>
        <w:t>115</w:t>
      </w:r>
      <w:r w:rsidRPr="006330A5">
        <w:t>: p. 130-139.</w:t>
      </w:r>
    </w:p>
    <w:p w14:paraId="2C485A04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19.</w:t>
      </w:r>
      <w:r w:rsidRPr="006330A5">
        <w:tab/>
        <w:t xml:space="preserve">Zhan, M.J., et al., </w:t>
      </w:r>
      <w:r w:rsidRPr="006330A5">
        <w:rPr>
          <w:i/>
        </w:rPr>
        <w:t>Estimation of stature and sex from sacrum and coccyx measurements by multidetector computed tomography in Chinese.</w:t>
      </w:r>
      <w:r w:rsidRPr="006330A5">
        <w:t xml:space="preserve"> Leg Med (Tokyo), 2018. </w:t>
      </w:r>
      <w:r w:rsidRPr="006330A5">
        <w:rPr>
          <w:b/>
        </w:rPr>
        <w:t>34</w:t>
      </w:r>
      <w:r w:rsidRPr="006330A5">
        <w:t>: p. 21-26.</w:t>
      </w:r>
    </w:p>
    <w:p w14:paraId="6E7EB76D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20.</w:t>
      </w:r>
      <w:r w:rsidRPr="006330A5">
        <w:tab/>
        <w:t xml:space="preserve">Zhang, H.H., et al., </w:t>
      </w:r>
      <w:r w:rsidRPr="006330A5">
        <w:rPr>
          <w:i/>
        </w:rPr>
        <w:t>Adults Ischium Age Estimation Based on Deep Learning and 3D CT Reconstruction.</w:t>
      </w:r>
      <w:r w:rsidRPr="006330A5">
        <w:t xml:space="preserve"> Fa Yi Xue Za Zhi, 2024. </w:t>
      </w:r>
      <w:r w:rsidRPr="006330A5">
        <w:rPr>
          <w:b/>
        </w:rPr>
        <w:t>40</w:t>
      </w:r>
      <w:r w:rsidRPr="006330A5">
        <w:t>(2): p. 154-163.</w:t>
      </w:r>
    </w:p>
    <w:p w14:paraId="25ED86F3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21.</w:t>
      </w:r>
      <w:r w:rsidRPr="006330A5">
        <w:tab/>
        <w:t xml:space="preserve">Zhang, K., et al., </w:t>
      </w:r>
      <w:r w:rsidRPr="006330A5">
        <w:rPr>
          <w:i/>
        </w:rPr>
        <w:t>Forensic age estimation through evaluation of the apophyseal ossification of the iliac crest in Western Chinese.</w:t>
      </w:r>
      <w:r w:rsidRPr="006330A5">
        <w:t xml:space="preserve"> Forensic Sci Int, 2015. </w:t>
      </w:r>
      <w:r w:rsidRPr="006330A5">
        <w:rPr>
          <w:b/>
        </w:rPr>
        <w:t>252</w:t>
      </w:r>
      <w:r w:rsidRPr="006330A5">
        <w:t>: p. 192.e1-5.</w:t>
      </w:r>
    </w:p>
    <w:p w14:paraId="146CF789" w14:textId="77777777" w:rsidR="006330A5" w:rsidRPr="006330A5" w:rsidRDefault="006330A5" w:rsidP="006330A5">
      <w:pPr>
        <w:pStyle w:val="EndNoteBibliography"/>
        <w:ind w:left="720" w:hanging="720"/>
        <w:jc w:val="both"/>
      </w:pPr>
      <w:r w:rsidRPr="006330A5">
        <w:t>122.</w:t>
      </w:r>
      <w:r w:rsidRPr="006330A5">
        <w:tab/>
        <w:t xml:space="preserve">Zhang, K., et al., </w:t>
      </w:r>
      <w:r w:rsidRPr="006330A5">
        <w:rPr>
          <w:i/>
        </w:rPr>
        <w:t>Age estimation based on pelvic ossification using regression models from conventional radiography.</w:t>
      </w:r>
      <w:r w:rsidRPr="006330A5">
        <w:t xml:space="preserve"> Int J Legal Med, 2016. </w:t>
      </w:r>
      <w:r w:rsidRPr="006330A5">
        <w:rPr>
          <w:b/>
        </w:rPr>
        <w:t>130</w:t>
      </w:r>
      <w:r w:rsidRPr="006330A5">
        <w:t>(4): p. 1143-1148.</w:t>
      </w:r>
    </w:p>
    <w:p w14:paraId="5AE1059E" w14:textId="67507387" w:rsidR="00DD4147" w:rsidRDefault="006330A5" w:rsidP="006330A5">
      <w:pPr>
        <w:jc w:val="both"/>
        <w:rPr>
          <w:rFonts w:hint="eastAsia"/>
        </w:rPr>
      </w:pPr>
      <w:r>
        <w:fldChar w:fldCharType="end"/>
      </w:r>
    </w:p>
    <w:sectPr w:rsidR="00DD414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 (正文 CS 字体)">
    <w:altName w:val="宋体"/>
    <w:panose1 w:val="020B0604020202020204"/>
    <w:charset w:val="86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63"/>
  <w:doNotDisplayPageBoundarie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tawadp0dwr27edvp8pdd9crxspt5s50ffz&quot;&gt;My EndNote Library&lt;record-ids&gt;&lt;item&gt;852&lt;/item&gt;&lt;item&gt;853&lt;/item&gt;&lt;item&gt;854&lt;/item&gt;&lt;item&gt;855&lt;/item&gt;&lt;item&gt;856&lt;/item&gt;&lt;item&gt;857&lt;/item&gt;&lt;item&gt;858&lt;/item&gt;&lt;item&gt;859&lt;/item&gt;&lt;item&gt;860&lt;/item&gt;&lt;item&gt;861&lt;/item&gt;&lt;item&gt;862&lt;/item&gt;&lt;item&gt;863&lt;/item&gt;&lt;item&gt;864&lt;/item&gt;&lt;item&gt;865&lt;/item&gt;&lt;item&gt;866&lt;/item&gt;&lt;item&gt;867&lt;/item&gt;&lt;item&gt;868&lt;/item&gt;&lt;item&gt;869&lt;/item&gt;&lt;item&gt;870&lt;/item&gt;&lt;item&gt;871&lt;/item&gt;&lt;item&gt;872&lt;/item&gt;&lt;item&gt;873&lt;/item&gt;&lt;item&gt;874&lt;/item&gt;&lt;item&gt;875&lt;/item&gt;&lt;item&gt;876&lt;/item&gt;&lt;item&gt;877&lt;/item&gt;&lt;item&gt;878&lt;/item&gt;&lt;item&gt;879&lt;/item&gt;&lt;item&gt;880&lt;/item&gt;&lt;item&gt;881&lt;/item&gt;&lt;item&gt;882&lt;/item&gt;&lt;item&gt;883&lt;/item&gt;&lt;item&gt;884&lt;/item&gt;&lt;item&gt;885&lt;/item&gt;&lt;item&gt;886&lt;/item&gt;&lt;item&gt;887&lt;/item&gt;&lt;item&gt;888&lt;/item&gt;&lt;item&gt;889&lt;/item&gt;&lt;item&gt;890&lt;/item&gt;&lt;item&gt;891&lt;/item&gt;&lt;item&gt;892&lt;/item&gt;&lt;item&gt;893&lt;/item&gt;&lt;item&gt;894&lt;/item&gt;&lt;item&gt;895&lt;/item&gt;&lt;item&gt;896&lt;/item&gt;&lt;item&gt;897&lt;/item&gt;&lt;item&gt;898&lt;/item&gt;&lt;item&gt;899&lt;/item&gt;&lt;item&gt;900&lt;/item&gt;&lt;item&gt;901&lt;/item&gt;&lt;item&gt;902&lt;/item&gt;&lt;item&gt;903&lt;/item&gt;&lt;item&gt;904&lt;/item&gt;&lt;item&gt;905&lt;/item&gt;&lt;item&gt;906&lt;/item&gt;&lt;item&gt;907&lt;/item&gt;&lt;item&gt;908&lt;/item&gt;&lt;item&gt;909&lt;/item&gt;&lt;item&gt;910&lt;/item&gt;&lt;item&gt;911&lt;/item&gt;&lt;item&gt;912&lt;/item&gt;&lt;item&gt;913&lt;/item&gt;&lt;item&gt;914&lt;/item&gt;&lt;item&gt;915&lt;/item&gt;&lt;item&gt;916&lt;/item&gt;&lt;item&gt;917&lt;/item&gt;&lt;item&gt;918&lt;/item&gt;&lt;item&gt;919&lt;/item&gt;&lt;item&gt;920&lt;/item&gt;&lt;item&gt;921&lt;/item&gt;&lt;item&gt;922&lt;/item&gt;&lt;item&gt;923&lt;/item&gt;&lt;item&gt;924&lt;/item&gt;&lt;item&gt;925&lt;/item&gt;&lt;item&gt;926&lt;/item&gt;&lt;item&gt;927&lt;/item&gt;&lt;item&gt;928&lt;/item&gt;&lt;item&gt;929&lt;/item&gt;&lt;item&gt;930&lt;/item&gt;&lt;item&gt;931&lt;/item&gt;&lt;item&gt;932&lt;/item&gt;&lt;item&gt;933&lt;/item&gt;&lt;item&gt;934&lt;/item&gt;&lt;item&gt;935&lt;/item&gt;&lt;item&gt;936&lt;/item&gt;&lt;item&gt;937&lt;/item&gt;&lt;item&gt;938&lt;/item&gt;&lt;item&gt;939&lt;/item&gt;&lt;item&gt;940&lt;/item&gt;&lt;item&gt;941&lt;/item&gt;&lt;item&gt;942&lt;/item&gt;&lt;item&gt;943&lt;/item&gt;&lt;item&gt;944&lt;/item&gt;&lt;item&gt;945&lt;/item&gt;&lt;item&gt;946&lt;/item&gt;&lt;item&gt;947&lt;/item&gt;&lt;item&gt;948&lt;/item&gt;&lt;item&gt;949&lt;/item&gt;&lt;item&gt;950&lt;/item&gt;&lt;item&gt;951&lt;/item&gt;&lt;item&gt;952&lt;/item&gt;&lt;item&gt;953&lt;/item&gt;&lt;item&gt;954&lt;/item&gt;&lt;item&gt;955&lt;/item&gt;&lt;item&gt;956&lt;/item&gt;&lt;item&gt;957&lt;/item&gt;&lt;item&gt;958&lt;/item&gt;&lt;item&gt;959&lt;/item&gt;&lt;item&gt;960&lt;/item&gt;&lt;item&gt;961&lt;/item&gt;&lt;item&gt;962&lt;/item&gt;&lt;item&gt;963&lt;/item&gt;&lt;item&gt;964&lt;/item&gt;&lt;item&gt;965&lt;/item&gt;&lt;item&gt;966&lt;/item&gt;&lt;item&gt;967&lt;/item&gt;&lt;item&gt;968&lt;/item&gt;&lt;item&gt;969&lt;/item&gt;&lt;item&gt;970&lt;/item&gt;&lt;item&gt;971&lt;/item&gt;&lt;item&gt;972&lt;/item&gt;&lt;item&gt;973&lt;/item&gt;&lt;/record-ids&gt;&lt;/item&gt;&lt;/Libraries&gt;"/>
  </w:docVars>
  <w:rsids>
    <w:rsidRoot w:val="006330A5"/>
    <w:rsid w:val="00001BB8"/>
    <w:rsid w:val="001D48E7"/>
    <w:rsid w:val="0026220E"/>
    <w:rsid w:val="005F437D"/>
    <w:rsid w:val="006330A5"/>
    <w:rsid w:val="00643FA7"/>
    <w:rsid w:val="00660958"/>
    <w:rsid w:val="00747BA1"/>
    <w:rsid w:val="00991188"/>
    <w:rsid w:val="00A65751"/>
    <w:rsid w:val="00AF52F7"/>
    <w:rsid w:val="00BC7280"/>
    <w:rsid w:val="00C9553D"/>
    <w:rsid w:val="00DD4147"/>
    <w:rsid w:val="00F70D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416ABBF"/>
  <w15:chartTrackingRefBased/>
  <w15:docId w15:val="{BFC8DE78-B242-425C-9429-DF613961C6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F437D"/>
    <w:pPr>
      <w:spacing w:line="360" w:lineRule="auto"/>
    </w:pPr>
    <w:rPr>
      <w:rFonts w:ascii="Times New Roman" w:eastAsia="宋体" w:hAnsi="Times New Roman" w:cs="宋体"/>
      <w:kern w:val="0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Subtitle"/>
    <w:basedOn w:val="a"/>
    <w:next w:val="a"/>
    <w:link w:val="a4"/>
    <w:uiPriority w:val="11"/>
    <w:qFormat/>
    <w:rsid w:val="00747BA1"/>
    <w:pPr>
      <w:spacing w:beforeLines="100" w:before="100" w:afterLines="100" w:after="100"/>
      <w:outlineLvl w:val="1"/>
    </w:pPr>
    <w:rPr>
      <w:rFonts w:cs="Times New Roman (正文 CS 字体)"/>
      <w:b/>
      <w:bCs/>
      <w:color w:val="000000" w:themeColor="text1"/>
      <w:kern w:val="28"/>
      <w:szCs w:val="32"/>
    </w:rPr>
  </w:style>
  <w:style w:type="character" w:customStyle="1" w:styleId="a4">
    <w:name w:val="副标题 字符"/>
    <w:basedOn w:val="a0"/>
    <w:link w:val="a3"/>
    <w:uiPriority w:val="11"/>
    <w:rsid w:val="00747BA1"/>
    <w:rPr>
      <w:rFonts w:ascii="Times New Roman" w:eastAsia="宋体" w:hAnsi="Times New Roman" w:cs="Times New Roman (正文 CS 字体)"/>
      <w:b/>
      <w:bCs/>
      <w:color w:val="000000" w:themeColor="text1"/>
      <w:kern w:val="28"/>
      <w:sz w:val="24"/>
      <w:szCs w:val="32"/>
    </w:rPr>
  </w:style>
  <w:style w:type="paragraph" w:customStyle="1" w:styleId="a5">
    <w:name w:val="论文正文"/>
    <w:basedOn w:val="a"/>
    <w:qFormat/>
    <w:rsid w:val="005F437D"/>
    <w:pPr>
      <w:ind w:firstLineChars="200" w:firstLine="200"/>
    </w:pPr>
    <w:rPr>
      <w:rFonts w:cs="Times New Roman (正文 CS 字体)"/>
      <w:bCs/>
      <w:color w:val="000000" w:themeColor="text1"/>
    </w:rPr>
  </w:style>
  <w:style w:type="paragraph" w:customStyle="1" w:styleId="EndNoteBibliographyTitle">
    <w:name w:val="EndNote Bibliography Title"/>
    <w:basedOn w:val="a"/>
    <w:link w:val="EndNoteBibliographyTitle0"/>
    <w:rsid w:val="006330A5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6330A5"/>
    <w:rPr>
      <w:rFonts w:ascii="Times New Roman" w:eastAsia="宋体" w:hAnsi="Times New Roman" w:cs="Times New Roman"/>
      <w:noProof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6330A5"/>
    <w:pPr>
      <w:spacing w:line="240" w:lineRule="auto"/>
    </w:pPr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6330A5"/>
    <w:rPr>
      <w:rFonts w:ascii="Times New Roman" w:eastAsia="宋体" w:hAnsi="Times New Roman" w:cs="Times New Roman"/>
      <w:noProof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3175</Words>
  <Characters>18104</Characters>
  <Application>Microsoft Office Word</Application>
  <DocSecurity>0</DocSecurity>
  <Lines>150</Lines>
  <Paragraphs>42</Paragraphs>
  <ScaleCrop>false</ScaleCrop>
  <Company/>
  <LinksUpToDate>false</LinksUpToDate>
  <CharactersWithSpaces>21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gxiane2021@163.com</dc:creator>
  <cp:keywords/>
  <dc:description/>
  <cp:lastModifiedBy>Lei Shi</cp:lastModifiedBy>
  <cp:revision>2</cp:revision>
  <dcterms:created xsi:type="dcterms:W3CDTF">2024-11-29T12:16:00Z</dcterms:created>
  <dcterms:modified xsi:type="dcterms:W3CDTF">2024-11-29T12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52f3014-d29e-4054-8c80-060be5fa3020</vt:lpwstr>
  </property>
</Properties>
</file>